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082EB91" w14:textId="77777777" w:rsidR="00943D25" w:rsidRDefault="00943D25" w:rsidP="00FF1647">
      <w:pPr>
        <w:spacing w:line="480" w:lineRule="auto"/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SUPPLEMENTARY TABLES</w:t>
      </w:r>
    </w:p>
    <w:p w14:paraId="3E28D492" w14:textId="1F79035E" w:rsidR="009F5886" w:rsidRPr="00AE5127" w:rsidRDefault="009F5886" w:rsidP="00FF1647">
      <w:pPr>
        <w:spacing w:line="480" w:lineRule="auto"/>
        <w:jc w:val="both"/>
        <w:rPr>
          <w:rFonts w:ascii="Arial" w:hAnsi="Arial" w:cs="Arial"/>
          <w:iCs/>
          <w:sz w:val="24"/>
          <w:szCs w:val="24"/>
          <w:lang w:val="en-GB"/>
        </w:rPr>
      </w:pPr>
      <w:r w:rsidRPr="00AE5127">
        <w:rPr>
          <w:rFonts w:ascii="Arial" w:hAnsi="Arial" w:cs="Arial"/>
          <w:b/>
          <w:sz w:val="24"/>
          <w:szCs w:val="24"/>
        </w:rPr>
        <w:t>Supplementary Table 1.</w:t>
      </w:r>
      <w:r w:rsidRPr="00AE5127">
        <w:rPr>
          <w:rFonts w:ascii="Arial" w:hAnsi="Arial" w:cs="Arial"/>
          <w:sz w:val="24"/>
          <w:szCs w:val="24"/>
        </w:rPr>
        <w:t xml:space="preserve"> </w:t>
      </w:r>
      <w:r w:rsidRPr="00AE5127">
        <w:rPr>
          <w:rFonts w:ascii="Arial" w:hAnsi="Arial" w:cs="Arial"/>
          <w:iCs/>
          <w:sz w:val="24"/>
          <w:szCs w:val="24"/>
          <w:lang w:val="en-GB"/>
        </w:rPr>
        <w:t>Comparison of transaminase levels, non-invasive scores (Cohort I) and transient elastography (Cohort II) among lean patients (</w:t>
      </w:r>
      <w:r w:rsidRPr="00AE5127">
        <w:rPr>
          <w:rFonts w:ascii="Arial" w:hAnsi="Arial" w:cs="Arial"/>
          <w:sz w:val="24"/>
          <w:szCs w:val="24"/>
        </w:rPr>
        <w:t>BMI&lt;25kg/m²)</w:t>
      </w:r>
      <w:r w:rsidRPr="00AE5127">
        <w:rPr>
          <w:rFonts w:ascii="Arial" w:hAnsi="Arial" w:cs="Arial"/>
          <w:iCs/>
          <w:sz w:val="24"/>
          <w:szCs w:val="24"/>
          <w:lang w:val="en-GB"/>
        </w:rPr>
        <w:t xml:space="preserve"> without NAFLD, lean patients with NAFLD, overweight patients (B</w:t>
      </w:r>
      <w:r w:rsidRPr="00AE5127">
        <w:rPr>
          <w:rFonts w:ascii="Arial" w:hAnsi="Arial" w:cs="Arial"/>
          <w:sz w:val="24"/>
          <w:szCs w:val="24"/>
        </w:rPr>
        <w:t>MI 25-30kg/m²) with NAFLD and obese patients (</w:t>
      </w:r>
      <w:r w:rsidRPr="00AE5127">
        <w:rPr>
          <w:rFonts w:ascii="Arial" w:hAnsi="Arial" w:cs="Arial"/>
          <w:iCs/>
          <w:sz w:val="24"/>
          <w:szCs w:val="24"/>
          <w:lang w:val="en-GB"/>
        </w:rPr>
        <w:t>B</w:t>
      </w:r>
      <w:r w:rsidRPr="00AE5127">
        <w:rPr>
          <w:rFonts w:ascii="Arial" w:hAnsi="Arial" w:cs="Arial"/>
          <w:sz w:val="24"/>
          <w:szCs w:val="24"/>
        </w:rPr>
        <w:t>MI ≥30kg/m²) with NAFLD.</w:t>
      </w:r>
    </w:p>
    <w:tbl>
      <w:tblPr>
        <w:tblStyle w:val="Tabellenraster"/>
        <w:tblW w:w="8505" w:type="dxa"/>
        <w:tblLayout w:type="fixed"/>
        <w:tblLook w:val="04A0" w:firstRow="1" w:lastRow="0" w:firstColumn="1" w:lastColumn="0" w:noHBand="0" w:noVBand="1"/>
      </w:tblPr>
      <w:tblGrid>
        <w:gridCol w:w="283"/>
        <w:gridCol w:w="993"/>
        <w:gridCol w:w="1453"/>
        <w:gridCol w:w="1453"/>
        <w:gridCol w:w="1453"/>
        <w:gridCol w:w="1453"/>
        <w:gridCol w:w="1417"/>
      </w:tblGrid>
      <w:tr w:rsidR="009F5886" w:rsidRPr="00AE5127" w14:paraId="18DB07F1" w14:textId="77777777" w:rsidTr="007E34D5">
        <w:trPr>
          <w:trHeight w:val="780"/>
        </w:trPr>
        <w:tc>
          <w:tcPr>
            <w:tcW w:w="1276" w:type="dxa"/>
            <w:gridSpan w:val="2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hideMark/>
          </w:tcPr>
          <w:p w14:paraId="3F6FBCDB" w14:textId="77777777" w:rsidR="009F5886" w:rsidRPr="00AE5127" w:rsidRDefault="009F5886" w:rsidP="009F5886">
            <w:pPr>
              <w:spacing w:line="480" w:lineRule="auto"/>
              <w:jc w:val="both"/>
              <w:rPr>
                <w:rFonts w:ascii="Arial" w:hAnsi="Arial" w:cs="Arial"/>
                <w:b/>
                <w:sz w:val="16"/>
                <w:szCs w:val="16"/>
              </w:rPr>
            </w:pPr>
            <w:r w:rsidRPr="00AE5127">
              <w:rPr>
                <w:rFonts w:ascii="Arial" w:hAnsi="Arial" w:cs="Arial"/>
                <w:b/>
                <w:sz w:val="16"/>
                <w:szCs w:val="16"/>
              </w:rPr>
              <w:t>Cohort I</w:t>
            </w:r>
          </w:p>
        </w:tc>
        <w:tc>
          <w:tcPr>
            <w:tcW w:w="1453" w:type="dxa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3CACF2E7" w14:textId="1E63102D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AE5127">
              <w:rPr>
                <w:rFonts w:ascii="Arial" w:hAnsi="Arial" w:cs="Arial"/>
                <w:b/>
                <w:bCs/>
                <w:sz w:val="16"/>
                <w:szCs w:val="16"/>
              </w:rPr>
              <w:t>Lean w/o NAFLD, n=892</w:t>
            </w:r>
          </w:p>
        </w:tc>
        <w:tc>
          <w:tcPr>
            <w:tcW w:w="1453" w:type="dxa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423851B9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AE5127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Lean NAFLD, </w:t>
            </w:r>
          </w:p>
          <w:p w14:paraId="66E24885" w14:textId="05A3F243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color w:val="000000" w:themeColor="text1"/>
                <w:sz w:val="16"/>
                <w:szCs w:val="16"/>
              </w:rPr>
            </w:pPr>
            <w:r w:rsidRPr="00AE5127">
              <w:rPr>
                <w:rFonts w:ascii="Arial" w:hAnsi="Arial" w:cs="Arial"/>
                <w:b/>
                <w:bCs/>
                <w:sz w:val="16"/>
                <w:szCs w:val="16"/>
              </w:rPr>
              <w:t>n=205</w:t>
            </w:r>
          </w:p>
        </w:tc>
        <w:tc>
          <w:tcPr>
            <w:tcW w:w="1453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1204F46E" w14:textId="59F9566A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AE5127">
              <w:rPr>
                <w:rFonts w:ascii="Arial" w:hAnsi="Arial" w:cs="Arial"/>
                <w:b/>
                <w:sz w:val="16"/>
                <w:szCs w:val="16"/>
              </w:rPr>
              <w:t>Overweight NAFLD, n=636</w:t>
            </w:r>
          </w:p>
        </w:tc>
        <w:tc>
          <w:tcPr>
            <w:tcW w:w="1453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hideMark/>
          </w:tcPr>
          <w:p w14:paraId="6321D8D4" w14:textId="1B254079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color w:val="000000" w:themeColor="text1"/>
                <w:sz w:val="16"/>
                <w:szCs w:val="16"/>
              </w:rPr>
            </w:pPr>
            <w:r w:rsidRPr="00AE5127">
              <w:rPr>
                <w:rFonts w:ascii="Arial" w:hAnsi="Arial" w:cs="Arial"/>
                <w:b/>
                <w:sz w:val="16"/>
                <w:szCs w:val="16"/>
              </w:rPr>
              <w:t>Obese NAFLD, n=505</w:t>
            </w:r>
          </w:p>
        </w:tc>
        <w:tc>
          <w:tcPr>
            <w:tcW w:w="1417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</w:tcPr>
          <w:p w14:paraId="2488380D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b/>
                <w:i/>
                <w:sz w:val="16"/>
                <w:szCs w:val="16"/>
              </w:rPr>
            </w:pPr>
            <w:r w:rsidRPr="00AE5127">
              <w:rPr>
                <w:rFonts w:ascii="Arial" w:hAnsi="Arial" w:cs="Arial"/>
                <w:b/>
                <w:i/>
                <w:sz w:val="16"/>
                <w:szCs w:val="16"/>
              </w:rPr>
              <w:t>P</w:t>
            </w:r>
            <w:r w:rsidRPr="00AE5127">
              <w:rPr>
                <w:rFonts w:ascii="Arial" w:hAnsi="Arial" w:cs="Arial"/>
                <w:b/>
                <w:sz w:val="16"/>
                <w:szCs w:val="16"/>
              </w:rPr>
              <w:t xml:space="preserve"> value</w:t>
            </w:r>
          </w:p>
        </w:tc>
      </w:tr>
      <w:tr w:rsidR="009F5886" w:rsidRPr="00AE5127" w14:paraId="4914FE7C" w14:textId="77777777" w:rsidTr="007E34D5">
        <w:trPr>
          <w:trHeight w:val="495"/>
        </w:trPr>
        <w:tc>
          <w:tcPr>
            <w:tcW w:w="1276" w:type="dxa"/>
            <w:gridSpan w:val="2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</w:tcPr>
          <w:p w14:paraId="25CC6B64" w14:textId="77777777" w:rsidR="009F5886" w:rsidRPr="00AE5127" w:rsidRDefault="009F5886" w:rsidP="009F5886">
            <w:pPr>
              <w:spacing w:line="480" w:lineRule="auto"/>
              <w:jc w:val="both"/>
              <w:rPr>
                <w:rFonts w:ascii="Arial" w:hAnsi="Arial" w:cs="Arial"/>
                <w:b/>
                <w:sz w:val="16"/>
                <w:szCs w:val="16"/>
              </w:rPr>
            </w:pPr>
          </w:p>
        </w:tc>
        <w:tc>
          <w:tcPr>
            <w:tcW w:w="1453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2E408FB4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453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7DD5C4F4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453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0CF1B94F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453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</w:tcPr>
          <w:p w14:paraId="305EB822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417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3CCABF2D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b/>
                <w:i/>
                <w:iCs/>
                <w:sz w:val="16"/>
                <w:szCs w:val="16"/>
              </w:rPr>
            </w:pPr>
          </w:p>
        </w:tc>
      </w:tr>
      <w:tr w:rsidR="009F5886" w:rsidRPr="00AE5127" w14:paraId="36B29096" w14:textId="77777777" w:rsidTr="007E34D5">
        <w:tc>
          <w:tcPr>
            <w:tcW w:w="1276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hideMark/>
          </w:tcPr>
          <w:p w14:paraId="4573AC6B" w14:textId="77777777" w:rsidR="009F5886" w:rsidRPr="00AE5127" w:rsidRDefault="009F5886" w:rsidP="009F5886">
            <w:pPr>
              <w:spacing w:line="480" w:lineRule="auto"/>
              <w:jc w:val="both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Fib-4 score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</w:tcPr>
          <w:p w14:paraId="01AA68C1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1.22±0.45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</w:tcPr>
          <w:p w14:paraId="01816C77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1.42±0.76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</w:tcPr>
          <w:p w14:paraId="5D2AB51F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1.38±0.88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A735753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1.47±1.10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45E9D58E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AE5127">
              <w:rPr>
                <w:rFonts w:ascii="Arial" w:hAnsi="Arial" w:cs="Arial"/>
                <w:i/>
                <w:iCs/>
                <w:sz w:val="16"/>
                <w:szCs w:val="16"/>
              </w:rPr>
              <w:t>&lt;0.001</w:t>
            </w:r>
          </w:p>
        </w:tc>
      </w:tr>
      <w:tr w:rsidR="009F5886" w:rsidRPr="00AE5127" w14:paraId="1142C7F3" w14:textId="77777777" w:rsidTr="007E34D5"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</w:tcPr>
          <w:p w14:paraId="7B61A8D3" w14:textId="77777777" w:rsidR="009F5886" w:rsidRPr="00AE5127" w:rsidRDefault="009F5886" w:rsidP="009F5886">
            <w:pPr>
              <w:spacing w:line="480" w:lineRule="auto"/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4" w:space="0" w:color="auto"/>
            </w:tcBorders>
            <w:hideMark/>
          </w:tcPr>
          <w:p w14:paraId="6C969ACA" w14:textId="77777777" w:rsidR="009F5886" w:rsidRPr="00AE5127" w:rsidRDefault="009F5886" w:rsidP="009F5886">
            <w:pPr>
              <w:spacing w:line="480" w:lineRule="auto"/>
              <w:jc w:val="both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&gt;3.25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</w:tcPr>
          <w:p w14:paraId="68BD2633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0 (0.0%)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</w:tcPr>
          <w:p w14:paraId="3B6F653E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4 (2.1%)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</w:tcPr>
          <w:p w14:paraId="3B8BD8E2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13 (2.1%)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F0C3C60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18 (3.7%)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13752CC2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AE5127">
              <w:rPr>
                <w:rFonts w:ascii="Arial" w:hAnsi="Arial" w:cs="Arial"/>
                <w:i/>
                <w:iCs/>
                <w:sz w:val="16"/>
                <w:szCs w:val="16"/>
              </w:rPr>
              <w:t>&lt;0.001</w:t>
            </w:r>
          </w:p>
        </w:tc>
      </w:tr>
      <w:tr w:rsidR="009F5886" w:rsidRPr="00AE5127" w14:paraId="6139A539" w14:textId="77777777" w:rsidTr="007E34D5">
        <w:trPr>
          <w:trHeight w:val="80"/>
        </w:trPr>
        <w:tc>
          <w:tcPr>
            <w:tcW w:w="1276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hideMark/>
          </w:tcPr>
          <w:p w14:paraId="301B6D5A" w14:textId="77777777" w:rsidR="009F5886" w:rsidRPr="00AE5127" w:rsidRDefault="009F5886" w:rsidP="009F5886">
            <w:pPr>
              <w:spacing w:line="480" w:lineRule="auto"/>
              <w:jc w:val="both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ALT/ULN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</w:tcPr>
          <w:p w14:paraId="273ED742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0.46±0.23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</w:tcPr>
          <w:p w14:paraId="30D4D658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0.69±0.73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</w:tcPr>
          <w:p w14:paraId="702FBFDD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0.70±0.65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2E06F94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0.76±0.46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72568FE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AE5127">
              <w:rPr>
                <w:rFonts w:ascii="Arial" w:hAnsi="Arial" w:cs="Arial"/>
                <w:i/>
                <w:iCs/>
                <w:sz w:val="16"/>
                <w:szCs w:val="16"/>
              </w:rPr>
              <w:t>&lt;0.001</w:t>
            </w:r>
          </w:p>
        </w:tc>
      </w:tr>
      <w:tr w:rsidR="009F5886" w:rsidRPr="00AE5127" w14:paraId="6D3B6587" w14:textId="77777777" w:rsidTr="007E34D5">
        <w:trPr>
          <w:trHeight w:val="127"/>
        </w:trPr>
        <w:tc>
          <w:tcPr>
            <w:tcW w:w="1276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hideMark/>
          </w:tcPr>
          <w:p w14:paraId="7B846A73" w14:textId="77777777" w:rsidR="009F5886" w:rsidRPr="00AE5127" w:rsidRDefault="009F5886" w:rsidP="009F5886">
            <w:pPr>
              <w:spacing w:line="480" w:lineRule="auto"/>
              <w:jc w:val="both"/>
              <w:rPr>
                <w:rFonts w:ascii="Arial" w:hAnsi="Arial" w:cs="Arial"/>
                <w:sz w:val="16"/>
                <w:szCs w:val="16"/>
                <w:lang w:val="de-AT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AST/ULN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</w:tcPr>
          <w:p w14:paraId="21F4A974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0.59±0.18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</w:tcPr>
          <w:p w14:paraId="42157B5E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0.76±0.53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</w:tcPr>
          <w:p w14:paraId="4D2A8FC7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0.73±0.44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4DA9BD5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0.76±0.42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019932B8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AE5127">
              <w:rPr>
                <w:rFonts w:ascii="Arial" w:hAnsi="Arial" w:cs="Arial"/>
                <w:i/>
                <w:iCs/>
                <w:sz w:val="16"/>
                <w:szCs w:val="16"/>
              </w:rPr>
              <w:t>&lt;0.001</w:t>
            </w:r>
          </w:p>
        </w:tc>
      </w:tr>
      <w:tr w:rsidR="009F5886" w:rsidRPr="00AE5127" w14:paraId="357316B0" w14:textId="77777777" w:rsidTr="007E34D5">
        <w:trPr>
          <w:trHeight w:val="127"/>
        </w:trPr>
        <w:tc>
          <w:tcPr>
            <w:tcW w:w="1276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1AB2DE16" w14:textId="77777777" w:rsidR="009F5886" w:rsidRPr="00AE5127" w:rsidRDefault="009F5886" w:rsidP="009F5886">
            <w:pPr>
              <w:spacing w:line="480" w:lineRule="auto"/>
              <w:jc w:val="both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GGT/ULN</w:t>
            </w:r>
          </w:p>
        </w:tc>
        <w:tc>
          <w:tcPr>
            <w:tcW w:w="145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AFEC28A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0.71±0.88</w:t>
            </w:r>
          </w:p>
        </w:tc>
        <w:tc>
          <w:tcPr>
            <w:tcW w:w="145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A7A0C15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1.29±1.98</w:t>
            </w:r>
          </w:p>
        </w:tc>
        <w:tc>
          <w:tcPr>
            <w:tcW w:w="145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72E8DAC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1.32±1.50</w:t>
            </w:r>
          </w:p>
        </w:tc>
        <w:tc>
          <w:tcPr>
            <w:tcW w:w="14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FFDC5B2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1.41±2.30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14:paraId="1595F8B6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AE5127">
              <w:rPr>
                <w:rFonts w:ascii="Arial" w:hAnsi="Arial" w:cs="Arial"/>
                <w:i/>
                <w:iCs/>
                <w:sz w:val="16"/>
                <w:szCs w:val="16"/>
              </w:rPr>
              <w:t>&lt;0.001</w:t>
            </w:r>
          </w:p>
        </w:tc>
      </w:tr>
      <w:tr w:rsidR="009F5886" w:rsidRPr="00AE5127" w14:paraId="20C61F46" w14:textId="77777777" w:rsidTr="007E34D5">
        <w:tc>
          <w:tcPr>
            <w:tcW w:w="127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1B3A3D19" w14:textId="77777777" w:rsidR="009F5886" w:rsidRPr="00AE5127" w:rsidRDefault="009F5886" w:rsidP="009F5886">
            <w:pPr>
              <w:spacing w:line="480" w:lineRule="auto"/>
              <w:jc w:val="both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b/>
                <w:sz w:val="16"/>
                <w:szCs w:val="16"/>
              </w:rPr>
              <w:t>Cohort II</w:t>
            </w:r>
          </w:p>
        </w:tc>
        <w:tc>
          <w:tcPr>
            <w:tcW w:w="14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446B5C9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b/>
                <w:bCs/>
                <w:sz w:val="16"/>
                <w:szCs w:val="16"/>
              </w:rPr>
              <w:t>Lean w/o NAFLD, n=254</w:t>
            </w:r>
          </w:p>
        </w:tc>
        <w:tc>
          <w:tcPr>
            <w:tcW w:w="14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7B8A15B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AE5127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Lean NAFLD, </w:t>
            </w:r>
          </w:p>
          <w:p w14:paraId="111308E3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b/>
                <w:bCs/>
                <w:sz w:val="16"/>
                <w:szCs w:val="16"/>
              </w:rPr>
              <w:t>n=169</w:t>
            </w:r>
          </w:p>
        </w:tc>
        <w:tc>
          <w:tcPr>
            <w:tcW w:w="14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248A45D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b/>
                <w:sz w:val="16"/>
                <w:szCs w:val="16"/>
              </w:rPr>
              <w:t>Overweight NAFLD, n=317</w:t>
            </w:r>
          </w:p>
        </w:tc>
        <w:tc>
          <w:tcPr>
            <w:tcW w:w="14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7D64A97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b/>
                <w:sz w:val="16"/>
                <w:szCs w:val="16"/>
              </w:rPr>
              <w:t>Obese NAFLD, n=154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52F875A5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</w:tr>
      <w:tr w:rsidR="009F5886" w:rsidRPr="00AE5127" w14:paraId="29CFE24A" w14:textId="77777777" w:rsidTr="007E34D5">
        <w:tc>
          <w:tcPr>
            <w:tcW w:w="1276" w:type="dxa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hideMark/>
          </w:tcPr>
          <w:p w14:paraId="6BAA7C38" w14:textId="77777777" w:rsidR="009F5886" w:rsidRPr="00AE5127" w:rsidRDefault="009F5886" w:rsidP="009F5886">
            <w:pPr>
              <w:spacing w:line="480" w:lineRule="auto"/>
              <w:jc w:val="both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LSM, kPa</w:t>
            </w:r>
          </w:p>
        </w:tc>
        <w:tc>
          <w:tcPr>
            <w:tcW w:w="1453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14:paraId="066C6E9A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4.5±1.3</w:t>
            </w:r>
          </w:p>
        </w:tc>
        <w:tc>
          <w:tcPr>
            <w:tcW w:w="145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8DBBFF9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4.7±2.0</w:t>
            </w:r>
          </w:p>
        </w:tc>
        <w:tc>
          <w:tcPr>
            <w:tcW w:w="145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1606582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5.2±2.1</w:t>
            </w:r>
          </w:p>
        </w:tc>
        <w:tc>
          <w:tcPr>
            <w:tcW w:w="1453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1A2312F5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5.9±6.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14:paraId="4E9AF5AE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AE5127">
              <w:rPr>
                <w:rFonts w:ascii="Arial" w:hAnsi="Arial" w:cs="Arial"/>
                <w:i/>
                <w:iCs/>
                <w:sz w:val="16"/>
                <w:szCs w:val="16"/>
              </w:rPr>
              <w:t>&lt;0.001</w:t>
            </w:r>
          </w:p>
        </w:tc>
      </w:tr>
      <w:tr w:rsidR="009F5886" w:rsidRPr="00AE5127" w14:paraId="0F368458" w14:textId="77777777" w:rsidTr="007E34D5"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</w:tcPr>
          <w:p w14:paraId="2728EEB3" w14:textId="77777777" w:rsidR="009F5886" w:rsidRPr="00AE5127" w:rsidRDefault="009F5886" w:rsidP="009F5886">
            <w:pPr>
              <w:spacing w:line="480" w:lineRule="auto"/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85A1D3F" w14:textId="77777777" w:rsidR="009F5886" w:rsidRPr="00AE5127" w:rsidRDefault="009F5886" w:rsidP="009F5886">
            <w:pPr>
              <w:spacing w:line="480" w:lineRule="auto"/>
              <w:jc w:val="both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≥8kPa</w:t>
            </w:r>
          </w:p>
        </w:tc>
        <w:tc>
          <w:tcPr>
            <w:tcW w:w="1453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6420DA05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0 (0.0%)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</w:tcPr>
          <w:p w14:paraId="5B58CD61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5 (3.0%)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</w:tcPr>
          <w:p w14:paraId="78CBDABA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15 (5.7%)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F92FF44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19 (12.5%)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0557AA8D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AE5127">
              <w:rPr>
                <w:rFonts w:ascii="Arial" w:hAnsi="Arial" w:cs="Arial"/>
                <w:i/>
                <w:iCs/>
                <w:sz w:val="16"/>
                <w:szCs w:val="16"/>
              </w:rPr>
              <w:t>&lt;0.001</w:t>
            </w:r>
          </w:p>
        </w:tc>
      </w:tr>
      <w:tr w:rsidR="009F5886" w:rsidRPr="00AE5127" w14:paraId="23B79922" w14:textId="77777777" w:rsidTr="007E34D5">
        <w:trPr>
          <w:trHeight w:val="112"/>
        </w:trPr>
        <w:tc>
          <w:tcPr>
            <w:tcW w:w="1276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97FE262" w14:textId="77777777" w:rsidR="009F5886" w:rsidRPr="00AE5127" w:rsidRDefault="009F5886" w:rsidP="009F5886">
            <w:pPr>
              <w:spacing w:line="480" w:lineRule="auto"/>
              <w:jc w:val="both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CAP, dB/m</w:t>
            </w:r>
          </w:p>
        </w:tc>
        <w:tc>
          <w:tcPr>
            <w:tcW w:w="1453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7A1CAF33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208±33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</w:tcPr>
          <w:p w14:paraId="397A436B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286±31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</w:tcPr>
          <w:p w14:paraId="22793E82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300±35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05FC484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327±42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1502B3C7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AE5127">
              <w:rPr>
                <w:rFonts w:ascii="Arial" w:hAnsi="Arial" w:cs="Arial"/>
                <w:i/>
                <w:iCs/>
                <w:sz w:val="16"/>
                <w:szCs w:val="16"/>
              </w:rPr>
              <w:t>&lt;0.001</w:t>
            </w:r>
          </w:p>
        </w:tc>
      </w:tr>
      <w:tr w:rsidR="009F5886" w:rsidRPr="00AE5127" w14:paraId="429DA0F6" w14:textId="77777777" w:rsidTr="007E34D5">
        <w:trPr>
          <w:trHeight w:val="112"/>
        </w:trPr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</w:tcPr>
          <w:p w14:paraId="557A7DE6" w14:textId="77777777" w:rsidR="009F5886" w:rsidRPr="00AE5127" w:rsidRDefault="009F5886" w:rsidP="009F5886">
            <w:pPr>
              <w:spacing w:line="480" w:lineRule="auto"/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73CC482" w14:textId="77777777" w:rsidR="009F5886" w:rsidRPr="00AE5127" w:rsidRDefault="009F5886" w:rsidP="009F5886">
            <w:pPr>
              <w:spacing w:line="480" w:lineRule="auto"/>
              <w:jc w:val="both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&gt;280dB/m</w:t>
            </w:r>
          </w:p>
        </w:tc>
        <w:tc>
          <w:tcPr>
            <w:tcW w:w="1453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514B94E7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</w:tcPr>
          <w:p w14:paraId="5B9C4E6A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86 (50.6%)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</w:tcPr>
          <w:p w14:paraId="167912F3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211 (66.6%)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DD8B0F8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126 (81.8%)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3D09F8E1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AE5127">
              <w:rPr>
                <w:rFonts w:ascii="Arial" w:hAnsi="Arial" w:cs="Arial"/>
                <w:i/>
                <w:iCs/>
                <w:sz w:val="16"/>
                <w:szCs w:val="16"/>
              </w:rPr>
              <w:t>&lt;0.001</w:t>
            </w:r>
          </w:p>
        </w:tc>
      </w:tr>
      <w:tr w:rsidR="009F5886" w:rsidRPr="00AE5127" w14:paraId="3E291464" w14:textId="77777777" w:rsidTr="007E34D5">
        <w:trPr>
          <w:trHeight w:val="80"/>
        </w:trPr>
        <w:tc>
          <w:tcPr>
            <w:tcW w:w="1276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hideMark/>
          </w:tcPr>
          <w:p w14:paraId="3434D350" w14:textId="77777777" w:rsidR="009F5886" w:rsidRPr="00AE5127" w:rsidRDefault="009F5886" w:rsidP="009F5886">
            <w:pPr>
              <w:spacing w:line="480" w:lineRule="auto"/>
              <w:jc w:val="both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ALT/ULN</w:t>
            </w:r>
          </w:p>
        </w:tc>
        <w:tc>
          <w:tcPr>
            <w:tcW w:w="1453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699B64A6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0.46±0.17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</w:tcPr>
          <w:p w14:paraId="0971242D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0.51±0.25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</w:tcPr>
          <w:p w14:paraId="54858D17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0.64±0.46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28294C8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0.71±0.39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069285F1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AE5127">
              <w:rPr>
                <w:rFonts w:ascii="Arial" w:hAnsi="Arial" w:cs="Arial"/>
                <w:i/>
                <w:iCs/>
                <w:sz w:val="16"/>
                <w:szCs w:val="16"/>
              </w:rPr>
              <w:t>&lt;0.001</w:t>
            </w:r>
          </w:p>
        </w:tc>
      </w:tr>
      <w:tr w:rsidR="009F5886" w:rsidRPr="00AE5127" w14:paraId="6A2B30F9" w14:textId="77777777" w:rsidTr="007E34D5">
        <w:trPr>
          <w:trHeight w:val="127"/>
        </w:trPr>
        <w:tc>
          <w:tcPr>
            <w:tcW w:w="1276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hideMark/>
          </w:tcPr>
          <w:p w14:paraId="49000FC0" w14:textId="77777777" w:rsidR="009F5886" w:rsidRPr="00AE5127" w:rsidRDefault="009F5886" w:rsidP="009F5886">
            <w:pPr>
              <w:spacing w:line="480" w:lineRule="auto"/>
              <w:jc w:val="both"/>
              <w:rPr>
                <w:rFonts w:ascii="Arial" w:hAnsi="Arial" w:cs="Arial"/>
                <w:sz w:val="16"/>
                <w:szCs w:val="16"/>
                <w:lang w:val="de-AT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AST/ULN</w:t>
            </w:r>
          </w:p>
        </w:tc>
        <w:tc>
          <w:tcPr>
            <w:tcW w:w="1453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2692745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0.51±0.13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</w:tcPr>
          <w:p w14:paraId="371458D6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0.52±0.27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</w:tcPr>
          <w:p w14:paraId="22A0CA42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0.52±0.29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D7C0884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0.54±0.21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6A5F6ED1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AE5127">
              <w:rPr>
                <w:rFonts w:ascii="Arial" w:hAnsi="Arial" w:cs="Arial"/>
                <w:i/>
                <w:iCs/>
                <w:sz w:val="16"/>
                <w:szCs w:val="16"/>
              </w:rPr>
              <w:t>0.552</w:t>
            </w:r>
          </w:p>
        </w:tc>
      </w:tr>
      <w:tr w:rsidR="009F5886" w:rsidRPr="00AE5127" w14:paraId="1268D739" w14:textId="77777777" w:rsidTr="007E34D5">
        <w:trPr>
          <w:trHeight w:val="127"/>
        </w:trPr>
        <w:tc>
          <w:tcPr>
            <w:tcW w:w="1276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1602B3A0" w14:textId="77777777" w:rsidR="009F5886" w:rsidRPr="00AE5127" w:rsidRDefault="009F5886" w:rsidP="009F5886">
            <w:pPr>
              <w:spacing w:line="480" w:lineRule="auto"/>
              <w:jc w:val="both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GGT/ULN</w:t>
            </w:r>
          </w:p>
        </w:tc>
        <w:tc>
          <w:tcPr>
            <w:tcW w:w="1453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14:paraId="00B1BB93" w14:textId="6071BCED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0.47±</w:t>
            </w:r>
            <w:r w:rsidR="00730B2C" w:rsidRPr="00AE5127">
              <w:rPr>
                <w:rFonts w:ascii="Arial" w:hAnsi="Arial" w:cs="Arial"/>
                <w:sz w:val="16"/>
                <w:szCs w:val="16"/>
              </w:rPr>
              <w:t>0.</w:t>
            </w:r>
            <w:r w:rsidRPr="00AE5127">
              <w:rPr>
                <w:rFonts w:ascii="Arial" w:hAnsi="Arial" w:cs="Arial"/>
                <w:sz w:val="16"/>
                <w:szCs w:val="16"/>
              </w:rPr>
              <w:t>32</w:t>
            </w:r>
          </w:p>
        </w:tc>
        <w:tc>
          <w:tcPr>
            <w:tcW w:w="145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D759D97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0.62±0.86</w:t>
            </w:r>
          </w:p>
        </w:tc>
        <w:tc>
          <w:tcPr>
            <w:tcW w:w="145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42B839E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0.78±0.87</w:t>
            </w:r>
          </w:p>
        </w:tc>
        <w:tc>
          <w:tcPr>
            <w:tcW w:w="14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746540ED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AE5127">
              <w:rPr>
                <w:rFonts w:ascii="Arial" w:hAnsi="Arial" w:cs="Arial"/>
                <w:sz w:val="16"/>
                <w:szCs w:val="16"/>
              </w:rPr>
              <w:t>0.83±0.81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14:paraId="6B78BFF4" w14:textId="77777777" w:rsidR="009F5886" w:rsidRPr="00AE5127" w:rsidRDefault="009F5886" w:rsidP="009F5886">
            <w:pPr>
              <w:spacing w:line="480" w:lineRule="auto"/>
              <w:jc w:val="center"/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AE5127">
              <w:rPr>
                <w:rFonts w:ascii="Arial" w:hAnsi="Arial" w:cs="Arial"/>
                <w:i/>
                <w:iCs/>
                <w:sz w:val="16"/>
                <w:szCs w:val="16"/>
              </w:rPr>
              <w:t>&lt;0.001</w:t>
            </w:r>
          </w:p>
        </w:tc>
      </w:tr>
    </w:tbl>
    <w:p w14:paraId="5B15689E" w14:textId="77777777" w:rsidR="009F5886" w:rsidRPr="00AE5127" w:rsidRDefault="009F5886" w:rsidP="009F5886">
      <w:pPr>
        <w:rPr>
          <w:rFonts w:ascii="Arial" w:hAnsi="Arial" w:cs="Arial"/>
        </w:rPr>
      </w:pPr>
    </w:p>
    <w:p w14:paraId="0E715516" w14:textId="03DE1AB6" w:rsidR="009F5886" w:rsidRPr="00AE5127" w:rsidRDefault="00061F4F" w:rsidP="00837B10">
      <w:pPr>
        <w:spacing w:line="480" w:lineRule="auto"/>
        <w:jc w:val="both"/>
      </w:pPr>
      <w:r w:rsidRPr="00AE5127">
        <w:rPr>
          <w:rFonts w:ascii="Arial" w:hAnsi="Arial" w:cs="Arial"/>
          <w:sz w:val="24"/>
          <w:szCs w:val="24"/>
        </w:rPr>
        <w:t xml:space="preserve">Fib-4 score applying a cut-off of &gt;3.25 </w:t>
      </w:r>
      <w:r w:rsidR="00BE347D" w:rsidRPr="00AE5127">
        <w:rPr>
          <w:rFonts w:ascii="Arial" w:hAnsi="Arial" w:cs="Arial"/>
          <w:sz w:val="24"/>
          <w:szCs w:val="24"/>
        </w:rPr>
        <w:t>was</w:t>
      </w:r>
      <w:r w:rsidRPr="00AE5127">
        <w:rPr>
          <w:rFonts w:ascii="Arial" w:hAnsi="Arial" w:cs="Arial"/>
          <w:sz w:val="24"/>
          <w:szCs w:val="24"/>
        </w:rPr>
        <w:t xml:space="preserve"> used to diagnose advanced fibrosis (≥F3</w:t>
      </w:r>
      <w:r w:rsidR="00BE347D" w:rsidRPr="00AE5127">
        <w:rPr>
          <w:rFonts w:ascii="Arial" w:hAnsi="Arial" w:cs="Arial"/>
          <w:sz w:val="24"/>
          <w:szCs w:val="24"/>
        </w:rPr>
        <w:t>)</w:t>
      </w:r>
      <w:r w:rsidR="00BE347D" w:rsidRPr="00AE5127">
        <w:rPr>
          <w:rFonts w:ascii="Arial" w:hAnsi="Arial" w:cs="Arial"/>
          <w:sz w:val="24"/>
          <w:szCs w:val="24"/>
        </w:rPr>
        <w:fldChar w:fldCharType="begin"/>
      </w:r>
      <w:r w:rsidR="00943D25">
        <w:rPr>
          <w:rFonts w:ascii="Arial" w:hAnsi="Arial" w:cs="Arial"/>
          <w:sz w:val="24"/>
          <w:szCs w:val="24"/>
        </w:rPr>
        <w:instrText xml:space="preserve"> ADDIN EN.CITE &lt;EndNote&gt;&lt;Cite&gt;&lt;Author&gt;McPherson&lt;/Author&gt;&lt;Year&gt;2010&lt;/Year&gt;&lt;RecNum&gt;1242&lt;/RecNum&gt;&lt;DisplayText&gt;[1]&lt;/DisplayText&gt;&lt;record&gt;&lt;rec-number&gt;1242&lt;/rec-number&gt;&lt;foreign-keys&gt;&lt;key app="EN" db-id="dver5vf0os20dpe99stxars80av0w0f5prxd" timestamp="1596615760"&gt;1242&lt;/key&gt;&lt;/foreign-keys&gt;&lt;ref-type name="Journal Article"&gt;17&lt;/ref-type&gt;&lt;contributors&gt;&lt;authors&gt;&lt;author&gt;McPherson, S.&lt;/author&gt;&lt;author&gt;Stewart, S. F.&lt;/author&gt;&lt;author&gt;Henderson, E.&lt;/author&gt;&lt;author&gt;Burt, A. D.&lt;/author&gt;&lt;author&gt;Day, C. P.&lt;/author&gt;&lt;/authors&gt;&lt;/contributors&gt;&lt;auth-address&gt;Liver Unit, Level 6, Freeman Hospital, Freeman Road, Newcastle upon Tyne, UK. stumcpherson11@yahoo.co.uk&lt;/auth-address&gt;&lt;titles&gt;&lt;title&gt;Simple non-invasive fibrosis scoring systems can reliably exclude advanced fibrosis in patients with non-alcoholic fatty liver disease&lt;/title&gt;&lt;secondary-title&gt;Gut&lt;/secondary-title&gt;&lt;alt-title&gt;Gut&lt;/alt-title&gt;&lt;/titles&gt;&lt;periodical&gt;&lt;full-title&gt;Gut&lt;/full-title&gt;&lt;abbr-1&gt;Gut&lt;/abbr-1&gt;&lt;/periodical&gt;&lt;alt-periodical&gt;&lt;full-title&gt;Gut&lt;/full-title&gt;&lt;abbr-1&gt;Gut&lt;/abbr-1&gt;&lt;/alt-periodical&gt;&lt;pages&gt;1265-9&lt;/pages&gt;&lt;volume&gt;59&lt;/volume&gt;&lt;number&gt;9&lt;/number&gt;&lt;edition&gt;2010/08/31&lt;/edition&gt;&lt;keywords&gt;&lt;keyword&gt;Adult&lt;/keyword&gt;&lt;keyword&gt;Alanine Transaminase/blood&lt;/keyword&gt;&lt;keyword&gt;Aspartate Aminotransferases/blood&lt;/keyword&gt;&lt;keyword&gt;Biomarkers/blood&lt;/keyword&gt;&lt;keyword&gt;Biopsy&lt;/keyword&gt;&lt;keyword&gt;Epidemiologic Methods&lt;/keyword&gt;&lt;keyword&gt;Fatty Liver/*complications/pathology&lt;/keyword&gt;&lt;keyword&gt;Female&lt;/keyword&gt;&lt;keyword&gt;Humans&lt;/keyword&gt;&lt;keyword&gt;Liver Cirrhosis/*diagnosis/*etiology/pathology&lt;/keyword&gt;&lt;keyword&gt;Male&lt;/keyword&gt;&lt;keyword&gt;Middle Aged&lt;/keyword&gt;&lt;/keywords&gt;&lt;dates&gt;&lt;year&gt;2010&lt;/year&gt;&lt;pub-dates&gt;&lt;date&gt;Sep&lt;/date&gt;&lt;/pub-dates&gt;&lt;/dates&gt;&lt;isbn&gt;0017-5749&lt;/isbn&gt;&lt;accession-num&gt;20801772&lt;/accession-num&gt;&lt;urls&gt;&lt;/urls&gt;&lt;electronic-resource-num&gt;10.1136/gut.2010.216077&lt;/electronic-resource-num&gt;&lt;remote-database-provider&gt;NLM&lt;/remote-database-provider&gt;&lt;language&gt;eng&lt;/language&gt;&lt;/record&gt;&lt;/Cite&gt;&lt;/EndNote&gt;</w:instrText>
      </w:r>
      <w:r w:rsidR="00BE347D" w:rsidRPr="00AE5127">
        <w:rPr>
          <w:rFonts w:ascii="Arial" w:hAnsi="Arial" w:cs="Arial"/>
          <w:sz w:val="24"/>
          <w:szCs w:val="24"/>
        </w:rPr>
        <w:fldChar w:fldCharType="separate"/>
      </w:r>
      <w:r w:rsidR="00943D25">
        <w:rPr>
          <w:rFonts w:ascii="Arial" w:hAnsi="Arial" w:cs="Arial"/>
          <w:noProof/>
          <w:sz w:val="24"/>
          <w:szCs w:val="24"/>
        </w:rPr>
        <w:t>[1]</w:t>
      </w:r>
      <w:r w:rsidR="00BE347D" w:rsidRPr="00AE5127">
        <w:rPr>
          <w:rFonts w:ascii="Arial" w:hAnsi="Arial" w:cs="Arial"/>
          <w:sz w:val="24"/>
          <w:szCs w:val="24"/>
        </w:rPr>
        <w:fldChar w:fldCharType="end"/>
      </w:r>
      <w:r w:rsidR="00BE347D" w:rsidRPr="00AE5127">
        <w:rPr>
          <w:rFonts w:ascii="Arial" w:hAnsi="Arial" w:cs="Arial"/>
          <w:sz w:val="24"/>
          <w:szCs w:val="24"/>
        </w:rPr>
        <w:t>.</w:t>
      </w:r>
    </w:p>
    <w:p w14:paraId="6625FCA8" w14:textId="77777777" w:rsidR="00231918" w:rsidRPr="00AE5127" w:rsidRDefault="00231918" w:rsidP="00837B10">
      <w:pPr>
        <w:spacing w:line="480" w:lineRule="auto"/>
        <w:jc w:val="both"/>
        <w:rPr>
          <w:rFonts w:ascii="Arial" w:hAnsi="Arial" w:cs="Arial"/>
          <w:b/>
          <w:bCs/>
          <w:iCs/>
          <w:sz w:val="24"/>
          <w:szCs w:val="24"/>
          <w:lang w:val="en-GB"/>
        </w:rPr>
      </w:pPr>
    </w:p>
    <w:p w14:paraId="235F090A" w14:textId="77777777" w:rsidR="002B271C" w:rsidRPr="00943D25" w:rsidRDefault="002B271C" w:rsidP="00943D25">
      <w:pPr>
        <w:spacing w:line="480" w:lineRule="auto"/>
        <w:jc w:val="both"/>
        <w:rPr>
          <w:rFonts w:ascii="Arial" w:hAnsi="Arial" w:cs="Arial"/>
          <w:b/>
          <w:bCs/>
          <w:iCs/>
          <w:sz w:val="24"/>
          <w:szCs w:val="24"/>
          <w:lang w:val="en-GB"/>
        </w:rPr>
      </w:pPr>
      <w:bookmarkStart w:id="0" w:name="_GoBack"/>
      <w:r w:rsidRPr="00943D25">
        <w:rPr>
          <w:rFonts w:ascii="Arial" w:hAnsi="Arial" w:cs="Arial"/>
          <w:b/>
          <w:bCs/>
          <w:iCs/>
          <w:sz w:val="24"/>
          <w:szCs w:val="24"/>
          <w:lang w:val="en-GB"/>
        </w:rPr>
        <w:br w:type="page"/>
      </w:r>
    </w:p>
    <w:p w14:paraId="0094405F" w14:textId="79CC0815" w:rsidR="00861E73" w:rsidRPr="00943D25" w:rsidRDefault="00861E73" w:rsidP="00943D25">
      <w:pPr>
        <w:spacing w:line="480" w:lineRule="auto"/>
        <w:jc w:val="both"/>
        <w:rPr>
          <w:rFonts w:ascii="Arial" w:hAnsi="Arial" w:cs="Arial"/>
          <w:b/>
          <w:bCs/>
          <w:iCs/>
          <w:sz w:val="24"/>
          <w:szCs w:val="24"/>
          <w:lang w:val="en-GB"/>
        </w:rPr>
      </w:pPr>
      <w:r w:rsidRPr="00943D25">
        <w:rPr>
          <w:rFonts w:ascii="Arial" w:hAnsi="Arial" w:cs="Arial"/>
          <w:b/>
          <w:bCs/>
          <w:iCs/>
          <w:sz w:val="24"/>
          <w:szCs w:val="24"/>
          <w:lang w:val="en-GB"/>
        </w:rPr>
        <w:lastRenderedPageBreak/>
        <w:t>REFERENCES USED IN SUPPLEMENTARY MATERIAL</w:t>
      </w:r>
    </w:p>
    <w:p w14:paraId="612DE7F8" w14:textId="77777777" w:rsidR="00943D25" w:rsidRPr="00943D25" w:rsidRDefault="00861E73" w:rsidP="00943D25">
      <w:pPr>
        <w:pStyle w:val="EndNoteBibliography"/>
        <w:spacing w:line="480" w:lineRule="auto"/>
        <w:rPr>
          <w:rFonts w:ascii="Arial" w:hAnsi="Arial" w:cs="Arial"/>
        </w:rPr>
      </w:pPr>
      <w:r w:rsidRPr="00943D25">
        <w:rPr>
          <w:rFonts w:ascii="Arial" w:hAnsi="Arial" w:cs="Arial"/>
          <w:iCs/>
          <w:sz w:val="24"/>
          <w:szCs w:val="24"/>
          <w:lang w:val="en-GB"/>
        </w:rPr>
        <w:fldChar w:fldCharType="begin"/>
      </w:r>
      <w:r w:rsidRPr="00943D25">
        <w:rPr>
          <w:rFonts w:ascii="Arial" w:hAnsi="Arial" w:cs="Arial"/>
          <w:iCs/>
          <w:sz w:val="24"/>
          <w:szCs w:val="24"/>
          <w:lang w:val="en-GB"/>
        </w:rPr>
        <w:instrText xml:space="preserve"> ADDIN EN.REFLIST </w:instrText>
      </w:r>
      <w:r w:rsidRPr="00943D25">
        <w:rPr>
          <w:rFonts w:ascii="Arial" w:hAnsi="Arial" w:cs="Arial"/>
          <w:iCs/>
          <w:sz w:val="24"/>
          <w:szCs w:val="24"/>
          <w:lang w:val="en-GB"/>
        </w:rPr>
        <w:fldChar w:fldCharType="separate"/>
      </w:r>
      <w:r w:rsidR="00943D25" w:rsidRPr="00943D25">
        <w:rPr>
          <w:rFonts w:ascii="Arial" w:hAnsi="Arial" w:cs="Arial"/>
        </w:rPr>
        <w:t>1</w:t>
      </w:r>
      <w:r w:rsidR="00943D25" w:rsidRPr="00943D25">
        <w:rPr>
          <w:rFonts w:ascii="Arial" w:hAnsi="Arial" w:cs="Arial"/>
        </w:rPr>
        <w:tab/>
        <w:t xml:space="preserve">McPherson S, Stewart SF, Henderson E, Burt AD, Day CP. Simple non-invasive fibrosis scoring systems can reliably exclude advanced fibrosis in patients with non-alcoholic fatty liver disease. </w:t>
      </w:r>
      <w:r w:rsidR="00943D25" w:rsidRPr="00943D25">
        <w:rPr>
          <w:rFonts w:ascii="Arial" w:hAnsi="Arial" w:cs="Arial"/>
          <w:i/>
        </w:rPr>
        <w:t>Gut</w:t>
      </w:r>
      <w:r w:rsidR="00943D25" w:rsidRPr="00943D25">
        <w:rPr>
          <w:rFonts w:ascii="Arial" w:hAnsi="Arial" w:cs="Arial"/>
        </w:rPr>
        <w:t xml:space="preserve"> 2010; </w:t>
      </w:r>
      <w:r w:rsidR="00943D25" w:rsidRPr="00943D25">
        <w:rPr>
          <w:rFonts w:ascii="Arial" w:hAnsi="Arial" w:cs="Arial"/>
          <w:b/>
        </w:rPr>
        <w:t>59:</w:t>
      </w:r>
      <w:r w:rsidR="00943D25" w:rsidRPr="00943D25">
        <w:rPr>
          <w:rFonts w:ascii="Arial" w:hAnsi="Arial" w:cs="Arial"/>
        </w:rPr>
        <w:t xml:space="preserve"> 1265-9.</w:t>
      </w:r>
    </w:p>
    <w:p w14:paraId="0009DC38" w14:textId="5263FEAC" w:rsidR="00ED7B3F" w:rsidRPr="009F5886" w:rsidRDefault="00861E73" w:rsidP="00943D25">
      <w:pPr>
        <w:pStyle w:val="EndNoteBibliography"/>
        <w:spacing w:line="480" w:lineRule="auto"/>
        <w:rPr>
          <w:rFonts w:ascii="Arial" w:hAnsi="Arial" w:cs="Arial"/>
          <w:iCs/>
          <w:sz w:val="24"/>
          <w:szCs w:val="24"/>
          <w:lang w:val="en-GB"/>
        </w:rPr>
      </w:pPr>
      <w:r w:rsidRPr="00943D25">
        <w:rPr>
          <w:rFonts w:ascii="Arial" w:hAnsi="Arial" w:cs="Arial"/>
          <w:iCs/>
          <w:sz w:val="24"/>
          <w:szCs w:val="24"/>
          <w:lang w:val="en-GB"/>
        </w:rPr>
        <w:fldChar w:fldCharType="end"/>
      </w:r>
      <w:bookmarkEnd w:id="0"/>
    </w:p>
    <w:sectPr w:rsidR="00ED7B3F" w:rsidRPr="009F5886" w:rsidSect="001C4FF2">
      <w:footerReference w:type="default" r:id="rId8"/>
      <w:type w:val="continuous"/>
      <w:pgSz w:w="12240" w:h="15840" w:code="1"/>
      <w:pgMar w:top="1440" w:right="1440" w:bottom="1440" w:left="1440" w:header="289" w:footer="709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2B5B80C" w16cex:dateUtc="2020-07-12T14:25:00Z"/>
  <w16cex:commentExtensible w16cex:durableId="22B44D6A" w16cex:dateUtc="2020-07-11T12:38:00Z"/>
  <w16cex:commentExtensible w16cex:durableId="22B44E35" w16cex:dateUtc="2020-07-11T12:41:00Z"/>
  <w16cex:commentExtensible w16cex:durableId="22B44E44" w16cex:dateUtc="2020-07-11T12:42:00Z"/>
  <w16cex:commentExtensible w16cex:durableId="22B5B89E" w16cex:dateUtc="2020-07-12T14:28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B2BF018" w14:textId="77777777" w:rsidR="00F2630C" w:rsidRDefault="00F2630C" w:rsidP="001C02AB">
      <w:pPr>
        <w:spacing w:after="0" w:line="240" w:lineRule="auto"/>
      </w:pPr>
      <w:r>
        <w:separator/>
      </w:r>
    </w:p>
  </w:endnote>
  <w:endnote w:type="continuationSeparator" w:id="0">
    <w:p w14:paraId="6701D642" w14:textId="77777777" w:rsidR="00F2630C" w:rsidRDefault="00F2630C" w:rsidP="001C02A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Seitenzahl"/>
      </w:rPr>
      <w:id w:val="-1767369243"/>
      <w:docPartObj>
        <w:docPartGallery w:val="Page Numbers (Bottom of Page)"/>
        <w:docPartUnique/>
      </w:docPartObj>
    </w:sdtPr>
    <w:sdtEndPr>
      <w:rPr>
        <w:rStyle w:val="Seitenzahl"/>
        <w:rFonts w:ascii="Arial" w:hAnsi="Arial" w:cs="Arial"/>
        <w:sz w:val="24"/>
        <w:szCs w:val="24"/>
      </w:rPr>
    </w:sdtEndPr>
    <w:sdtContent>
      <w:p w14:paraId="75670C3C" w14:textId="2E995F6E" w:rsidR="00D26D9A" w:rsidRPr="00E41859" w:rsidRDefault="00D26D9A" w:rsidP="00DB2EB8">
        <w:pPr>
          <w:pStyle w:val="Fuzeile"/>
          <w:framePr w:wrap="none" w:vAnchor="text" w:hAnchor="margin" w:xAlign="right" w:y="1"/>
          <w:rPr>
            <w:rStyle w:val="Seitenzahl"/>
          </w:rPr>
        </w:pPr>
        <w:r>
          <w:rPr>
            <w:rStyle w:val="Seitenzahl"/>
          </w:rPr>
          <w:fldChar w:fldCharType="begin"/>
        </w:r>
        <w:r>
          <w:rPr>
            <w:rStyle w:val="Seitenzahl"/>
          </w:rPr>
          <w:instrText xml:space="preserve"> PAGE </w:instrText>
        </w:r>
        <w:r>
          <w:rPr>
            <w:rStyle w:val="Seitenzahl"/>
          </w:rPr>
          <w:fldChar w:fldCharType="separate"/>
        </w:r>
        <w:r>
          <w:rPr>
            <w:rStyle w:val="Seitenzahl"/>
            <w:noProof/>
          </w:rPr>
          <w:t>19</w:t>
        </w:r>
        <w:r>
          <w:rPr>
            <w:rStyle w:val="Seitenzahl"/>
          </w:rPr>
          <w:fldChar w:fldCharType="end"/>
        </w:r>
      </w:p>
    </w:sdtContent>
  </w:sdt>
  <w:p w14:paraId="714567EB" w14:textId="0ABED0D5" w:rsidR="00D26D9A" w:rsidRDefault="00D26D9A" w:rsidP="00E41859">
    <w:pPr>
      <w:pStyle w:val="Fuzeile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C0D29D5" w14:textId="77777777" w:rsidR="00F2630C" w:rsidRDefault="00F2630C" w:rsidP="001C02AB">
      <w:pPr>
        <w:spacing w:after="0" w:line="240" w:lineRule="auto"/>
      </w:pPr>
      <w:r>
        <w:separator/>
      </w:r>
    </w:p>
  </w:footnote>
  <w:footnote w:type="continuationSeparator" w:id="0">
    <w:p w14:paraId="5FD88A10" w14:textId="77777777" w:rsidR="00F2630C" w:rsidRDefault="00F2630C" w:rsidP="001C02A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8332CCB"/>
    <w:multiLevelType w:val="hybridMultilevel"/>
    <w:tmpl w:val="5BAC5ECC"/>
    <w:lvl w:ilvl="0" w:tplc="571076C2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D0D50CC"/>
    <w:multiLevelType w:val="hybridMultilevel"/>
    <w:tmpl w:val="C5C486C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41219F0"/>
    <w:multiLevelType w:val="hybridMultilevel"/>
    <w:tmpl w:val="88C214B8"/>
    <w:lvl w:ilvl="0" w:tplc="583ECCC0">
      <w:start w:val="138"/>
      <w:numFmt w:val="bullet"/>
      <w:lvlText w:val=""/>
      <w:lvlJc w:val="left"/>
      <w:pPr>
        <w:ind w:left="720" w:hanging="360"/>
      </w:pPr>
      <w:rPr>
        <w:rFonts w:ascii="Symbol" w:eastAsiaTheme="minorHAnsi" w:hAnsi="Symbo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6E348A4"/>
    <w:multiLevelType w:val="multilevel"/>
    <w:tmpl w:val="0030683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16EE4BE2"/>
    <w:multiLevelType w:val="hybridMultilevel"/>
    <w:tmpl w:val="136A4F96"/>
    <w:lvl w:ilvl="0" w:tplc="76E6DEFC">
      <w:numFmt w:val="bullet"/>
      <w:lvlText w:val=""/>
      <w:lvlJc w:val="left"/>
      <w:pPr>
        <w:ind w:left="720" w:hanging="360"/>
      </w:pPr>
      <w:rPr>
        <w:rFonts w:ascii="Symbol" w:eastAsiaTheme="minorHAnsi" w:hAnsi="Symbo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6F97136"/>
    <w:multiLevelType w:val="hybridMultilevel"/>
    <w:tmpl w:val="A38E11E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7177B86"/>
    <w:multiLevelType w:val="hybridMultilevel"/>
    <w:tmpl w:val="F55EC4F0"/>
    <w:lvl w:ilvl="0" w:tplc="D354E086">
      <w:numFmt w:val="bullet"/>
      <w:lvlText w:val=""/>
      <w:lvlJc w:val="left"/>
      <w:pPr>
        <w:ind w:left="720" w:hanging="360"/>
      </w:pPr>
      <w:rPr>
        <w:rFonts w:ascii="Symbol" w:eastAsiaTheme="minorHAnsi" w:hAnsi="Symbo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7E2712E"/>
    <w:multiLevelType w:val="hybridMultilevel"/>
    <w:tmpl w:val="C9F2D250"/>
    <w:lvl w:ilvl="0" w:tplc="6540A9C8">
      <w:start w:val="25"/>
      <w:numFmt w:val="bullet"/>
      <w:lvlText w:val="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8162780"/>
    <w:multiLevelType w:val="hybridMultilevel"/>
    <w:tmpl w:val="3F2E1AC4"/>
    <w:lvl w:ilvl="0" w:tplc="C9B6F1DC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A200152"/>
    <w:multiLevelType w:val="hybridMultilevel"/>
    <w:tmpl w:val="5790A97E"/>
    <w:lvl w:ilvl="0" w:tplc="31F621EA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40B7ED5"/>
    <w:multiLevelType w:val="hybridMultilevel"/>
    <w:tmpl w:val="32E6F044"/>
    <w:lvl w:ilvl="0" w:tplc="5198BC7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63622C3"/>
    <w:multiLevelType w:val="hybridMultilevel"/>
    <w:tmpl w:val="E73A2B6C"/>
    <w:lvl w:ilvl="0" w:tplc="0E24C910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1A708A2"/>
    <w:multiLevelType w:val="hybridMultilevel"/>
    <w:tmpl w:val="C0BEDA0A"/>
    <w:lvl w:ilvl="0" w:tplc="840675A6">
      <w:start w:val="286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F5610C6"/>
    <w:multiLevelType w:val="hybridMultilevel"/>
    <w:tmpl w:val="457E5FF8"/>
    <w:lvl w:ilvl="0" w:tplc="744E5C9C">
      <w:numFmt w:val="bullet"/>
      <w:lvlText w:val=""/>
      <w:lvlJc w:val="left"/>
      <w:pPr>
        <w:ind w:left="720" w:hanging="360"/>
      </w:pPr>
      <w:rPr>
        <w:rFonts w:ascii="Wingdings" w:eastAsiaTheme="minorHAnsi" w:hAnsi="Wingdings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0460C71"/>
    <w:multiLevelType w:val="hybridMultilevel"/>
    <w:tmpl w:val="0150C5E2"/>
    <w:lvl w:ilvl="0" w:tplc="00BC6CF2">
      <w:start w:val="138"/>
      <w:numFmt w:val="bullet"/>
      <w:lvlText w:val=""/>
      <w:lvlJc w:val="left"/>
      <w:pPr>
        <w:ind w:left="720" w:hanging="360"/>
      </w:pPr>
      <w:rPr>
        <w:rFonts w:ascii="Symbol" w:eastAsiaTheme="minorHAnsi" w:hAnsi="Symbo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F2345BC"/>
    <w:multiLevelType w:val="hybridMultilevel"/>
    <w:tmpl w:val="49A80B06"/>
    <w:lvl w:ilvl="0" w:tplc="7B74B7B6">
      <w:numFmt w:val="bullet"/>
      <w:lvlText w:val=""/>
      <w:lvlJc w:val="left"/>
      <w:pPr>
        <w:ind w:left="720" w:hanging="360"/>
      </w:pPr>
      <w:rPr>
        <w:rFonts w:ascii="Wingdings" w:eastAsiaTheme="minorHAnsi" w:hAnsi="Wingdings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4935868"/>
    <w:multiLevelType w:val="hybridMultilevel"/>
    <w:tmpl w:val="8E42DB4A"/>
    <w:lvl w:ilvl="0" w:tplc="070A5F62">
      <w:start w:val="6"/>
      <w:numFmt w:val="bullet"/>
      <w:lvlText w:val="-"/>
      <w:lvlJc w:val="left"/>
      <w:pPr>
        <w:ind w:left="720" w:hanging="360"/>
      </w:pPr>
      <w:rPr>
        <w:rFonts w:ascii="Arial" w:eastAsia="Calibr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AE66A24"/>
    <w:multiLevelType w:val="hybridMultilevel"/>
    <w:tmpl w:val="5E844B8C"/>
    <w:lvl w:ilvl="0" w:tplc="757EBDAE">
      <w:start w:val="25"/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0B557A4"/>
    <w:multiLevelType w:val="hybridMultilevel"/>
    <w:tmpl w:val="AC62B17A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6494B8E"/>
    <w:multiLevelType w:val="hybridMultilevel"/>
    <w:tmpl w:val="A09AA7F6"/>
    <w:lvl w:ilvl="0" w:tplc="7C822206">
      <w:start w:val="95"/>
      <w:numFmt w:val="bullet"/>
      <w:lvlText w:val=""/>
      <w:lvlJc w:val="left"/>
      <w:pPr>
        <w:ind w:left="720" w:hanging="360"/>
      </w:pPr>
      <w:rPr>
        <w:rFonts w:ascii="Symbol" w:eastAsiaTheme="minorHAnsi" w:hAnsi="Symbo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6A04D87"/>
    <w:multiLevelType w:val="hybridMultilevel"/>
    <w:tmpl w:val="8AB4973E"/>
    <w:lvl w:ilvl="0" w:tplc="80C454D2">
      <w:start w:val="4810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6AE6770"/>
    <w:multiLevelType w:val="hybridMultilevel"/>
    <w:tmpl w:val="E180A62A"/>
    <w:lvl w:ilvl="0" w:tplc="B1BC2D3C">
      <w:numFmt w:val="bullet"/>
      <w:lvlText w:val=""/>
      <w:lvlJc w:val="left"/>
      <w:pPr>
        <w:ind w:left="720" w:hanging="360"/>
      </w:pPr>
      <w:rPr>
        <w:rFonts w:ascii="Symbol" w:eastAsiaTheme="minorHAnsi" w:hAnsi="Symbo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88E6C48"/>
    <w:multiLevelType w:val="hybridMultilevel"/>
    <w:tmpl w:val="882C79F8"/>
    <w:lvl w:ilvl="0" w:tplc="0BC8740C">
      <w:start w:val="1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97A2C32"/>
    <w:multiLevelType w:val="hybridMultilevel"/>
    <w:tmpl w:val="4B9ADB8C"/>
    <w:lvl w:ilvl="0" w:tplc="A380F44A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B847E04"/>
    <w:multiLevelType w:val="hybridMultilevel"/>
    <w:tmpl w:val="B56ED86A"/>
    <w:lvl w:ilvl="0" w:tplc="0DAE281A">
      <w:start w:val="138"/>
      <w:numFmt w:val="bullet"/>
      <w:lvlText w:val=""/>
      <w:lvlJc w:val="left"/>
      <w:pPr>
        <w:ind w:left="1080" w:hanging="360"/>
      </w:pPr>
      <w:rPr>
        <w:rFonts w:ascii="Symbol" w:eastAsiaTheme="minorHAnsi" w:hAnsi="Symbol" w:cs="Arial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5" w15:restartNumberingAfterBreak="0">
    <w:nsid w:val="6FCD4F4C"/>
    <w:multiLevelType w:val="hybridMultilevel"/>
    <w:tmpl w:val="6068122A"/>
    <w:lvl w:ilvl="0" w:tplc="D3A6222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8A760DF"/>
    <w:multiLevelType w:val="hybridMultilevel"/>
    <w:tmpl w:val="17A8D078"/>
    <w:lvl w:ilvl="0" w:tplc="E8BAA972">
      <w:numFmt w:val="bullet"/>
      <w:lvlText w:val=""/>
      <w:lvlJc w:val="left"/>
      <w:pPr>
        <w:ind w:left="720" w:hanging="360"/>
      </w:pPr>
      <w:rPr>
        <w:rFonts w:ascii="Wingdings" w:eastAsiaTheme="minorHAnsi" w:hAnsi="Wingdings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8"/>
  </w:num>
  <w:num w:numId="3">
    <w:abstractNumId w:val="16"/>
  </w:num>
  <w:num w:numId="4">
    <w:abstractNumId w:val="5"/>
  </w:num>
  <w:num w:numId="5">
    <w:abstractNumId w:val="1"/>
  </w:num>
  <w:num w:numId="6">
    <w:abstractNumId w:val="21"/>
  </w:num>
  <w:num w:numId="7">
    <w:abstractNumId w:val="13"/>
  </w:num>
  <w:num w:numId="8">
    <w:abstractNumId w:val="26"/>
  </w:num>
  <w:num w:numId="9">
    <w:abstractNumId w:val="19"/>
  </w:num>
  <w:num w:numId="10">
    <w:abstractNumId w:val="11"/>
  </w:num>
  <w:num w:numId="11">
    <w:abstractNumId w:val="25"/>
  </w:num>
  <w:num w:numId="12">
    <w:abstractNumId w:val="12"/>
  </w:num>
  <w:num w:numId="13">
    <w:abstractNumId w:val="7"/>
  </w:num>
  <w:num w:numId="14">
    <w:abstractNumId w:val="17"/>
  </w:num>
  <w:num w:numId="15">
    <w:abstractNumId w:val="0"/>
  </w:num>
  <w:num w:numId="16">
    <w:abstractNumId w:val="23"/>
  </w:num>
  <w:num w:numId="17">
    <w:abstractNumId w:val="18"/>
  </w:num>
  <w:num w:numId="18">
    <w:abstractNumId w:val="9"/>
  </w:num>
  <w:num w:numId="19">
    <w:abstractNumId w:val="15"/>
  </w:num>
  <w:num w:numId="20">
    <w:abstractNumId w:val="22"/>
  </w:num>
  <w:num w:numId="21">
    <w:abstractNumId w:val="20"/>
  </w:num>
  <w:num w:numId="22">
    <w:abstractNumId w:val="4"/>
  </w:num>
  <w:num w:numId="23">
    <w:abstractNumId w:val="14"/>
  </w:num>
  <w:num w:numId="24">
    <w:abstractNumId w:val="24"/>
  </w:num>
  <w:num w:numId="25">
    <w:abstractNumId w:val="2"/>
  </w:num>
  <w:num w:numId="26">
    <w:abstractNumId w:val="6"/>
  </w:num>
  <w:num w:numId="2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Internal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ver5vf0os20dpe99stxars80av0w0f5prxd&quot;&gt;My EndNote Library&lt;record-ids&gt;&lt;item&gt;1242&lt;/item&gt;&lt;/record-ids&gt;&lt;/item&gt;&lt;/Libraries&gt;"/>
  </w:docVars>
  <w:rsids>
    <w:rsidRoot w:val="002757C8"/>
    <w:rsid w:val="00000A70"/>
    <w:rsid w:val="00002AC2"/>
    <w:rsid w:val="00003978"/>
    <w:rsid w:val="000101DE"/>
    <w:rsid w:val="00010C39"/>
    <w:rsid w:val="0001431D"/>
    <w:rsid w:val="0001617C"/>
    <w:rsid w:val="000213FF"/>
    <w:rsid w:val="00021478"/>
    <w:rsid w:val="00021D57"/>
    <w:rsid w:val="000237A3"/>
    <w:rsid w:val="00024C8F"/>
    <w:rsid w:val="00025D42"/>
    <w:rsid w:val="0002765F"/>
    <w:rsid w:val="00030554"/>
    <w:rsid w:val="00031122"/>
    <w:rsid w:val="00031F0E"/>
    <w:rsid w:val="00031F8F"/>
    <w:rsid w:val="00033173"/>
    <w:rsid w:val="000373C0"/>
    <w:rsid w:val="00037FAD"/>
    <w:rsid w:val="000409F7"/>
    <w:rsid w:val="00040D93"/>
    <w:rsid w:val="00043896"/>
    <w:rsid w:val="000450F1"/>
    <w:rsid w:val="00056556"/>
    <w:rsid w:val="00057DC1"/>
    <w:rsid w:val="00061D4D"/>
    <w:rsid w:val="00061F4F"/>
    <w:rsid w:val="00063325"/>
    <w:rsid w:val="00064BDA"/>
    <w:rsid w:val="0006717A"/>
    <w:rsid w:val="00070029"/>
    <w:rsid w:val="00070412"/>
    <w:rsid w:val="00071E98"/>
    <w:rsid w:val="0007346B"/>
    <w:rsid w:val="00075B30"/>
    <w:rsid w:val="0007677F"/>
    <w:rsid w:val="00076D60"/>
    <w:rsid w:val="00077B4B"/>
    <w:rsid w:val="00080665"/>
    <w:rsid w:val="000807D9"/>
    <w:rsid w:val="000817D9"/>
    <w:rsid w:val="0008306B"/>
    <w:rsid w:val="00084C6C"/>
    <w:rsid w:val="00085D65"/>
    <w:rsid w:val="000874E0"/>
    <w:rsid w:val="00096679"/>
    <w:rsid w:val="000A32E9"/>
    <w:rsid w:val="000A430C"/>
    <w:rsid w:val="000A5832"/>
    <w:rsid w:val="000A66B5"/>
    <w:rsid w:val="000B0D0E"/>
    <w:rsid w:val="000B1C34"/>
    <w:rsid w:val="000B3336"/>
    <w:rsid w:val="000B69DE"/>
    <w:rsid w:val="000C078A"/>
    <w:rsid w:val="000C1613"/>
    <w:rsid w:val="000C2218"/>
    <w:rsid w:val="000C4755"/>
    <w:rsid w:val="000D2C74"/>
    <w:rsid w:val="000D3F07"/>
    <w:rsid w:val="000D4052"/>
    <w:rsid w:val="000D73F5"/>
    <w:rsid w:val="000D7600"/>
    <w:rsid w:val="000E2606"/>
    <w:rsid w:val="000E478B"/>
    <w:rsid w:val="000E5F04"/>
    <w:rsid w:val="000F38E0"/>
    <w:rsid w:val="000F4751"/>
    <w:rsid w:val="000F5AD4"/>
    <w:rsid w:val="000F6494"/>
    <w:rsid w:val="000F6638"/>
    <w:rsid w:val="00100845"/>
    <w:rsid w:val="00101F3D"/>
    <w:rsid w:val="00101F92"/>
    <w:rsid w:val="001021FB"/>
    <w:rsid w:val="0010560D"/>
    <w:rsid w:val="00113980"/>
    <w:rsid w:val="00113A33"/>
    <w:rsid w:val="00114351"/>
    <w:rsid w:val="00115787"/>
    <w:rsid w:val="001205DF"/>
    <w:rsid w:val="001207EF"/>
    <w:rsid w:val="00122B42"/>
    <w:rsid w:val="00126702"/>
    <w:rsid w:val="001269D8"/>
    <w:rsid w:val="001306FD"/>
    <w:rsid w:val="00132F63"/>
    <w:rsid w:val="0013316B"/>
    <w:rsid w:val="00137EAC"/>
    <w:rsid w:val="00140358"/>
    <w:rsid w:val="00141050"/>
    <w:rsid w:val="00142A6D"/>
    <w:rsid w:val="001439E1"/>
    <w:rsid w:val="00144BB6"/>
    <w:rsid w:val="00147A99"/>
    <w:rsid w:val="00147D28"/>
    <w:rsid w:val="001507C0"/>
    <w:rsid w:val="001555DC"/>
    <w:rsid w:val="00161972"/>
    <w:rsid w:val="001630CF"/>
    <w:rsid w:val="001634EE"/>
    <w:rsid w:val="001638F9"/>
    <w:rsid w:val="00164C5F"/>
    <w:rsid w:val="0016568E"/>
    <w:rsid w:val="00165A09"/>
    <w:rsid w:val="00167E8C"/>
    <w:rsid w:val="001727A1"/>
    <w:rsid w:val="00173CB8"/>
    <w:rsid w:val="0017445B"/>
    <w:rsid w:val="001768E1"/>
    <w:rsid w:val="00180716"/>
    <w:rsid w:val="0018293A"/>
    <w:rsid w:val="00182CA8"/>
    <w:rsid w:val="001838B1"/>
    <w:rsid w:val="00184B06"/>
    <w:rsid w:val="00185452"/>
    <w:rsid w:val="00187F71"/>
    <w:rsid w:val="001949E2"/>
    <w:rsid w:val="00196958"/>
    <w:rsid w:val="001A04C5"/>
    <w:rsid w:val="001A0543"/>
    <w:rsid w:val="001A101B"/>
    <w:rsid w:val="001A502D"/>
    <w:rsid w:val="001A7371"/>
    <w:rsid w:val="001A7633"/>
    <w:rsid w:val="001B1600"/>
    <w:rsid w:val="001B42FE"/>
    <w:rsid w:val="001B433C"/>
    <w:rsid w:val="001B5C3B"/>
    <w:rsid w:val="001B7DF6"/>
    <w:rsid w:val="001C02AB"/>
    <w:rsid w:val="001C26A6"/>
    <w:rsid w:val="001C3629"/>
    <w:rsid w:val="001C4FF2"/>
    <w:rsid w:val="001C520C"/>
    <w:rsid w:val="001D0C96"/>
    <w:rsid w:val="001D1091"/>
    <w:rsid w:val="001D7437"/>
    <w:rsid w:val="001E24D3"/>
    <w:rsid w:val="001E3A23"/>
    <w:rsid w:val="001E3BA0"/>
    <w:rsid w:val="001E3DF5"/>
    <w:rsid w:val="001E73C3"/>
    <w:rsid w:val="001F54A5"/>
    <w:rsid w:val="001F57F6"/>
    <w:rsid w:val="001F6EBE"/>
    <w:rsid w:val="001F73D6"/>
    <w:rsid w:val="001F7418"/>
    <w:rsid w:val="001F7736"/>
    <w:rsid w:val="001F7C33"/>
    <w:rsid w:val="0020403E"/>
    <w:rsid w:val="00205C14"/>
    <w:rsid w:val="0021379C"/>
    <w:rsid w:val="00215297"/>
    <w:rsid w:val="00216EF4"/>
    <w:rsid w:val="002174A5"/>
    <w:rsid w:val="00217B0E"/>
    <w:rsid w:val="00221A4E"/>
    <w:rsid w:val="002236C5"/>
    <w:rsid w:val="0022449C"/>
    <w:rsid w:val="00226432"/>
    <w:rsid w:val="002307D1"/>
    <w:rsid w:val="00231918"/>
    <w:rsid w:val="002319D2"/>
    <w:rsid w:val="0023403B"/>
    <w:rsid w:val="00234A8D"/>
    <w:rsid w:val="00235CCE"/>
    <w:rsid w:val="002376B3"/>
    <w:rsid w:val="00240C3F"/>
    <w:rsid w:val="00241967"/>
    <w:rsid w:val="00241B99"/>
    <w:rsid w:val="00241E4F"/>
    <w:rsid w:val="00245F13"/>
    <w:rsid w:val="002476D4"/>
    <w:rsid w:val="002544C5"/>
    <w:rsid w:val="00254DB0"/>
    <w:rsid w:val="00256E58"/>
    <w:rsid w:val="00264BC3"/>
    <w:rsid w:val="00264C69"/>
    <w:rsid w:val="002658DC"/>
    <w:rsid w:val="00267B74"/>
    <w:rsid w:val="00267DAC"/>
    <w:rsid w:val="00270148"/>
    <w:rsid w:val="00272651"/>
    <w:rsid w:val="002757C8"/>
    <w:rsid w:val="0028069A"/>
    <w:rsid w:val="0028305B"/>
    <w:rsid w:val="0028460F"/>
    <w:rsid w:val="002846E1"/>
    <w:rsid w:val="0028580A"/>
    <w:rsid w:val="00285844"/>
    <w:rsid w:val="00285F1C"/>
    <w:rsid w:val="00290071"/>
    <w:rsid w:val="0029075E"/>
    <w:rsid w:val="002911C9"/>
    <w:rsid w:val="002923FB"/>
    <w:rsid w:val="00297911"/>
    <w:rsid w:val="002A1A12"/>
    <w:rsid w:val="002A24CF"/>
    <w:rsid w:val="002A4658"/>
    <w:rsid w:val="002A4EF9"/>
    <w:rsid w:val="002A50C4"/>
    <w:rsid w:val="002A65DF"/>
    <w:rsid w:val="002A7FE3"/>
    <w:rsid w:val="002B01C4"/>
    <w:rsid w:val="002B01FC"/>
    <w:rsid w:val="002B04C5"/>
    <w:rsid w:val="002B271C"/>
    <w:rsid w:val="002B2D0B"/>
    <w:rsid w:val="002B4647"/>
    <w:rsid w:val="002B46F6"/>
    <w:rsid w:val="002B5ABC"/>
    <w:rsid w:val="002B7607"/>
    <w:rsid w:val="002C1073"/>
    <w:rsid w:val="002C2587"/>
    <w:rsid w:val="002C79E9"/>
    <w:rsid w:val="002C7CC8"/>
    <w:rsid w:val="002D25C8"/>
    <w:rsid w:val="002D395E"/>
    <w:rsid w:val="002D4C56"/>
    <w:rsid w:val="002D4D0A"/>
    <w:rsid w:val="002D5516"/>
    <w:rsid w:val="002D580F"/>
    <w:rsid w:val="002D7C5B"/>
    <w:rsid w:val="002E2483"/>
    <w:rsid w:val="002E2C71"/>
    <w:rsid w:val="002E37FA"/>
    <w:rsid w:val="002E580F"/>
    <w:rsid w:val="002E5B21"/>
    <w:rsid w:val="002E705B"/>
    <w:rsid w:val="002E77F5"/>
    <w:rsid w:val="002F0F2B"/>
    <w:rsid w:val="002F22A1"/>
    <w:rsid w:val="002F348B"/>
    <w:rsid w:val="002F34E1"/>
    <w:rsid w:val="002F5240"/>
    <w:rsid w:val="002F5B28"/>
    <w:rsid w:val="002F7F79"/>
    <w:rsid w:val="00301B04"/>
    <w:rsid w:val="0030234A"/>
    <w:rsid w:val="00302A45"/>
    <w:rsid w:val="00303254"/>
    <w:rsid w:val="00303C95"/>
    <w:rsid w:val="00304059"/>
    <w:rsid w:val="00304FF3"/>
    <w:rsid w:val="00310CB5"/>
    <w:rsid w:val="00311A8C"/>
    <w:rsid w:val="00315151"/>
    <w:rsid w:val="00315AC6"/>
    <w:rsid w:val="003205CD"/>
    <w:rsid w:val="00323EF5"/>
    <w:rsid w:val="003349CF"/>
    <w:rsid w:val="0033667E"/>
    <w:rsid w:val="00336703"/>
    <w:rsid w:val="00336FC8"/>
    <w:rsid w:val="00337A0C"/>
    <w:rsid w:val="0034287E"/>
    <w:rsid w:val="0034378E"/>
    <w:rsid w:val="0034440B"/>
    <w:rsid w:val="00344592"/>
    <w:rsid w:val="00345AE8"/>
    <w:rsid w:val="00346387"/>
    <w:rsid w:val="003464E0"/>
    <w:rsid w:val="00346510"/>
    <w:rsid w:val="003561E5"/>
    <w:rsid w:val="00361AB2"/>
    <w:rsid w:val="003634A3"/>
    <w:rsid w:val="00364E05"/>
    <w:rsid w:val="00365765"/>
    <w:rsid w:val="003659B8"/>
    <w:rsid w:val="00367942"/>
    <w:rsid w:val="00367A22"/>
    <w:rsid w:val="00373F6E"/>
    <w:rsid w:val="0037534D"/>
    <w:rsid w:val="0037603C"/>
    <w:rsid w:val="00376F67"/>
    <w:rsid w:val="00380383"/>
    <w:rsid w:val="00381AA8"/>
    <w:rsid w:val="003833C4"/>
    <w:rsid w:val="00384C05"/>
    <w:rsid w:val="003863C3"/>
    <w:rsid w:val="00386985"/>
    <w:rsid w:val="003900B8"/>
    <w:rsid w:val="0039164F"/>
    <w:rsid w:val="00392D20"/>
    <w:rsid w:val="003939AB"/>
    <w:rsid w:val="00394A23"/>
    <w:rsid w:val="00397CF5"/>
    <w:rsid w:val="003A1F3A"/>
    <w:rsid w:val="003A2188"/>
    <w:rsid w:val="003A6BF2"/>
    <w:rsid w:val="003A7180"/>
    <w:rsid w:val="003B08EE"/>
    <w:rsid w:val="003B5DDF"/>
    <w:rsid w:val="003C083B"/>
    <w:rsid w:val="003C1670"/>
    <w:rsid w:val="003C293F"/>
    <w:rsid w:val="003C3621"/>
    <w:rsid w:val="003C5E4D"/>
    <w:rsid w:val="003C5F1A"/>
    <w:rsid w:val="003D0968"/>
    <w:rsid w:val="003D2680"/>
    <w:rsid w:val="003D2FBE"/>
    <w:rsid w:val="003D34CF"/>
    <w:rsid w:val="003D448A"/>
    <w:rsid w:val="003D5150"/>
    <w:rsid w:val="003E324E"/>
    <w:rsid w:val="003E3FF0"/>
    <w:rsid w:val="003E5FEF"/>
    <w:rsid w:val="003E6AD5"/>
    <w:rsid w:val="003F0F37"/>
    <w:rsid w:val="003F32F2"/>
    <w:rsid w:val="003F3431"/>
    <w:rsid w:val="003F4521"/>
    <w:rsid w:val="003F554B"/>
    <w:rsid w:val="003F5993"/>
    <w:rsid w:val="003F6D93"/>
    <w:rsid w:val="003F7504"/>
    <w:rsid w:val="004010BF"/>
    <w:rsid w:val="004061CF"/>
    <w:rsid w:val="00406A92"/>
    <w:rsid w:val="00410C95"/>
    <w:rsid w:val="0041514D"/>
    <w:rsid w:val="00420C7B"/>
    <w:rsid w:val="004211AF"/>
    <w:rsid w:val="00421BEA"/>
    <w:rsid w:val="00424750"/>
    <w:rsid w:val="00427F6A"/>
    <w:rsid w:val="00430025"/>
    <w:rsid w:val="00430A5C"/>
    <w:rsid w:val="004317FD"/>
    <w:rsid w:val="00434328"/>
    <w:rsid w:val="00436B7E"/>
    <w:rsid w:val="00437DD9"/>
    <w:rsid w:val="004422AC"/>
    <w:rsid w:val="00443779"/>
    <w:rsid w:val="00443930"/>
    <w:rsid w:val="00443F0E"/>
    <w:rsid w:val="00445101"/>
    <w:rsid w:val="00445CB3"/>
    <w:rsid w:val="00445DEB"/>
    <w:rsid w:val="00446E7A"/>
    <w:rsid w:val="004506F6"/>
    <w:rsid w:val="00451BCE"/>
    <w:rsid w:val="00453C9F"/>
    <w:rsid w:val="0045423C"/>
    <w:rsid w:val="00454332"/>
    <w:rsid w:val="00457F00"/>
    <w:rsid w:val="00462653"/>
    <w:rsid w:val="004629E7"/>
    <w:rsid w:val="00465676"/>
    <w:rsid w:val="004700C1"/>
    <w:rsid w:val="00471756"/>
    <w:rsid w:val="0047374B"/>
    <w:rsid w:val="00473A20"/>
    <w:rsid w:val="004756C1"/>
    <w:rsid w:val="00477423"/>
    <w:rsid w:val="00480A13"/>
    <w:rsid w:val="00481DD5"/>
    <w:rsid w:val="00483A0B"/>
    <w:rsid w:val="00486484"/>
    <w:rsid w:val="004867A1"/>
    <w:rsid w:val="00490F75"/>
    <w:rsid w:val="00494A85"/>
    <w:rsid w:val="00495ED5"/>
    <w:rsid w:val="00496DD7"/>
    <w:rsid w:val="00497917"/>
    <w:rsid w:val="004A0F93"/>
    <w:rsid w:val="004A4269"/>
    <w:rsid w:val="004A5B11"/>
    <w:rsid w:val="004B0023"/>
    <w:rsid w:val="004B1C2A"/>
    <w:rsid w:val="004B5208"/>
    <w:rsid w:val="004B58A4"/>
    <w:rsid w:val="004C0DFE"/>
    <w:rsid w:val="004C19A3"/>
    <w:rsid w:val="004C37E9"/>
    <w:rsid w:val="004C4DA1"/>
    <w:rsid w:val="004D0136"/>
    <w:rsid w:val="004D2D38"/>
    <w:rsid w:val="004D5753"/>
    <w:rsid w:val="004D5778"/>
    <w:rsid w:val="004D744F"/>
    <w:rsid w:val="004E163D"/>
    <w:rsid w:val="004E2EF1"/>
    <w:rsid w:val="004E36C6"/>
    <w:rsid w:val="004E43D7"/>
    <w:rsid w:val="004E7063"/>
    <w:rsid w:val="004E7C13"/>
    <w:rsid w:val="004F0D41"/>
    <w:rsid w:val="004F5193"/>
    <w:rsid w:val="004F6D34"/>
    <w:rsid w:val="005011EE"/>
    <w:rsid w:val="00501BD0"/>
    <w:rsid w:val="005063F3"/>
    <w:rsid w:val="005118F5"/>
    <w:rsid w:val="005126E9"/>
    <w:rsid w:val="00513034"/>
    <w:rsid w:val="00515B47"/>
    <w:rsid w:val="0051623F"/>
    <w:rsid w:val="00516393"/>
    <w:rsid w:val="00522150"/>
    <w:rsid w:val="00522F4E"/>
    <w:rsid w:val="00524990"/>
    <w:rsid w:val="005253F2"/>
    <w:rsid w:val="005301F8"/>
    <w:rsid w:val="00532B59"/>
    <w:rsid w:val="005342F6"/>
    <w:rsid w:val="005360BC"/>
    <w:rsid w:val="00536BBE"/>
    <w:rsid w:val="00537213"/>
    <w:rsid w:val="00541191"/>
    <w:rsid w:val="00544636"/>
    <w:rsid w:val="005457F3"/>
    <w:rsid w:val="005522C0"/>
    <w:rsid w:val="00552B39"/>
    <w:rsid w:val="00552EE9"/>
    <w:rsid w:val="005564C2"/>
    <w:rsid w:val="005617A7"/>
    <w:rsid w:val="00564C08"/>
    <w:rsid w:val="005748BE"/>
    <w:rsid w:val="00574BFE"/>
    <w:rsid w:val="005755CF"/>
    <w:rsid w:val="00576873"/>
    <w:rsid w:val="005779A3"/>
    <w:rsid w:val="00580E43"/>
    <w:rsid w:val="005838C5"/>
    <w:rsid w:val="00583B9C"/>
    <w:rsid w:val="00585168"/>
    <w:rsid w:val="005873DA"/>
    <w:rsid w:val="00587605"/>
    <w:rsid w:val="005917D6"/>
    <w:rsid w:val="00591EE3"/>
    <w:rsid w:val="0059208B"/>
    <w:rsid w:val="00593AB6"/>
    <w:rsid w:val="00594A34"/>
    <w:rsid w:val="005954B2"/>
    <w:rsid w:val="005A0F4E"/>
    <w:rsid w:val="005A2435"/>
    <w:rsid w:val="005A29A8"/>
    <w:rsid w:val="005A33A3"/>
    <w:rsid w:val="005A49D3"/>
    <w:rsid w:val="005A6DAE"/>
    <w:rsid w:val="005B0240"/>
    <w:rsid w:val="005B14D5"/>
    <w:rsid w:val="005B4A2C"/>
    <w:rsid w:val="005B5CAD"/>
    <w:rsid w:val="005B6B82"/>
    <w:rsid w:val="005B7857"/>
    <w:rsid w:val="005C00BD"/>
    <w:rsid w:val="005C341E"/>
    <w:rsid w:val="005C50DE"/>
    <w:rsid w:val="005D1020"/>
    <w:rsid w:val="005D1AF5"/>
    <w:rsid w:val="005D3BD4"/>
    <w:rsid w:val="005D43A1"/>
    <w:rsid w:val="005D4948"/>
    <w:rsid w:val="005D6178"/>
    <w:rsid w:val="005E01D7"/>
    <w:rsid w:val="005E0C32"/>
    <w:rsid w:val="005E2253"/>
    <w:rsid w:val="005E3D6C"/>
    <w:rsid w:val="005E79C3"/>
    <w:rsid w:val="005F171A"/>
    <w:rsid w:val="005F233A"/>
    <w:rsid w:val="005F235A"/>
    <w:rsid w:val="005F3E67"/>
    <w:rsid w:val="005F5236"/>
    <w:rsid w:val="005F5268"/>
    <w:rsid w:val="005F6579"/>
    <w:rsid w:val="005F71FF"/>
    <w:rsid w:val="005F7D39"/>
    <w:rsid w:val="00602F87"/>
    <w:rsid w:val="00614EB6"/>
    <w:rsid w:val="006167A7"/>
    <w:rsid w:val="0061714C"/>
    <w:rsid w:val="00617E8C"/>
    <w:rsid w:val="006220FF"/>
    <w:rsid w:val="0062310B"/>
    <w:rsid w:val="00623DC5"/>
    <w:rsid w:val="00624D86"/>
    <w:rsid w:val="00631DA4"/>
    <w:rsid w:val="0063245E"/>
    <w:rsid w:val="00635618"/>
    <w:rsid w:val="006406B8"/>
    <w:rsid w:val="00641F57"/>
    <w:rsid w:val="006421D3"/>
    <w:rsid w:val="00642951"/>
    <w:rsid w:val="00643BB0"/>
    <w:rsid w:val="0064754B"/>
    <w:rsid w:val="006477A9"/>
    <w:rsid w:val="00650E86"/>
    <w:rsid w:val="0065236B"/>
    <w:rsid w:val="00652B00"/>
    <w:rsid w:val="006532BB"/>
    <w:rsid w:val="00653BA4"/>
    <w:rsid w:val="00654242"/>
    <w:rsid w:val="006549FC"/>
    <w:rsid w:val="00654DE7"/>
    <w:rsid w:val="00654EBF"/>
    <w:rsid w:val="00655E38"/>
    <w:rsid w:val="00661155"/>
    <w:rsid w:val="0066171C"/>
    <w:rsid w:val="00661E2D"/>
    <w:rsid w:val="006633F5"/>
    <w:rsid w:val="00663919"/>
    <w:rsid w:val="006643A4"/>
    <w:rsid w:val="0066591F"/>
    <w:rsid w:val="00667681"/>
    <w:rsid w:val="00670830"/>
    <w:rsid w:val="0067349F"/>
    <w:rsid w:val="00673D5E"/>
    <w:rsid w:val="006755B0"/>
    <w:rsid w:val="006824DD"/>
    <w:rsid w:val="00683591"/>
    <w:rsid w:val="006844B4"/>
    <w:rsid w:val="00685469"/>
    <w:rsid w:val="0069332C"/>
    <w:rsid w:val="00694EA9"/>
    <w:rsid w:val="00694F0C"/>
    <w:rsid w:val="006965CD"/>
    <w:rsid w:val="006A071F"/>
    <w:rsid w:val="006A0F3D"/>
    <w:rsid w:val="006A3F6F"/>
    <w:rsid w:val="006A5F31"/>
    <w:rsid w:val="006B055A"/>
    <w:rsid w:val="006B06A3"/>
    <w:rsid w:val="006B0F10"/>
    <w:rsid w:val="006B14B8"/>
    <w:rsid w:val="006B6E67"/>
    <w:rsid w:val="006C3006"/>
    <w:rsid w:val="006C3B53"/>
    <w:rsid w:val="006C3EE0"/>
    <w:rsid w:val="006C6757"/>
    <w:rsid w:val="006C6A13"/>
    <w:rsid w:val="006C76D5"/>
    <w:rsid w:val="006D04E4"/>
    <w:rsid w:val="006D0738"/>
    <w:rsid w:val="006D3FBF"/>
    <w:rsid w:val="006E12B1"/>
    <w:rsid w:val="006E29EF"/>
    <w:rsid w:val="006E5CFF"/>
    <w:rsid w:val="006E7927"/>
    <w:rsid w:val="006F0EFD"/>
    <w:rsid w:val="006F1848"/>
    <w:rsid w:val="006F1905"/>
    <w:rsid w:val="006F2919"/>
    <w:rsid w:val="006F2A77"/>
    <w:rsid w:val="006F4CD9"/>
    <w:rsid w:val="006F7280"/>
    <w:rsid w:val="006F7F0F"/>
    <w:rsid w:val="0070001E"/>
    <w:rsid w:val="007043F3"/>
    <w:rsid w:val="00704B48"/>
    <w:rsid w:val="00704F38"/>
    <w:rsid w:val="00706E82"/>
    <w:rsid w:val="0071289D"/>
    <w:rsid w:val="007142E5"/>
    <w:rsid w:val="00714644"/>
    <w:rsid w:val="007162C3"/>
    <w:rsid w:val="0071702B"/>
    <w:rsid w:val="00717765"/>
    <w:rsid w:val="007179CA"/>
    <w:rsid w:val="007204D6"/>
    <w:rsid w:val="0072263D"/>
    <w:rsid w:val="00722930"/>
    <w:rsid w:val="007275AA"/>
    <w:rsid w:val="00730B2C"/>
    <w:rsid w:val="00732588"/>
    <w:rsid w:val="00732F85"/>
    <w:rsid w:val="00733C8F"/>
    <w:rsid w:val="00734FEB"/>
    <w:rsid w:val="00736BD9"/>
    <w:rsid w:val="007402A8"/>
    <w:rsid w:val="00740F1C"/>
    <w:rsid w:val="00741B85"/>
    <w:rsid w:val="007445C3"/>
    <w:rsid w:val="00745629"/>
    <w:rsid w:val="0074695A"/>
    <w:rsid w:val="00746ABC"/>
    <w:rsid w:val="00750827"/>
    <w:rsid w:val="00751448"/>
    <w:rsid w:val="00756CC6"/>
    <w:rsid w:val="0075759B"/>
    <w:rsid w:val="007604F3"/>
    <w:rsid w:val="00763DF9"/>
    <w:rsid w:val="007647EA"/>
    <w:rsid w:val="007649DC"/>
    <w:rsid w:val="00767B14"/>
    <w:rsid w:val="00772666"/>
    <w:rsid w:val="0077299E"/>
    <w:rsid w:val="00773FC7"/>
    <w:rsid w:val="00774DE5"/>
    <w:rsid w:val="0077658E"/>
    <w:rsid w:val="00776FC1"/>
    <w:rsid w:val="00777762"/>
    <w:rsid w:val="007777CC"/>
    <w:rsid w:val="007815DC"/>
    <w:rsid w:val="00785DEC"/>
    <w:rsid w:val="00785FC9"/>
    <w:rsid w:val="00786701"/>
    <w:rsid w:val="00787E91"/>
    <w:rsid w:val="00791D87"/>
    <w:rsid w:val="00791E00"/>
    <w:rsid w:val="007922CB"/>
    <w:rsid w:val="007926EF"/>
    <w:rsid w:val="00792784"/>
    <w:rsid w:val="00792944"/>
    <w:rsid w:val="00795F16"/>
    <w:rsid w:val="00797DF9"/>
    <w:rsid w:val="00797FA9"/>
    <w:rsid w:val="007A03CF"/>
    <w:rsid w:val="007A07AE"/>
    <w:rsid w:val="007A2419"/>
    <w:rsid w:val="007A5E23"/>
    <w:rsid w:val="007B3E2D"/>
    <w:rsid w:val="007B7389"/>
    <w:rsid w:val="007C0577"/>
    <w:rsid w:val="007C078F"/>
    <w:rsid w:val="007C0B05"/>
    <w:rsid w:val="007C2B8B"/>
    <w:rsid w:val="007C548E"/>
    <w:rsid w:val="007C6936"/>
    <w:rsid w:val="007C6A3E"/>
    <w:rsid w:val="007C7D2C"/>
    <w:rsid w:val="007D0887"/>
    <w:rsid w:val="007D0970"/>
    <w:rsid w:val="007D46E9"/>
    <w:rsid w:val="007D4AF0"/>
    <w:rsid w:val="007D64C2"/>
    <w:rsid w:val="007E12E2"/>
    <w:rsid w:val="007E23BD"/>
    <w:rsid w:val="007E34D5"/>
    <w:rsid w:val="007E3A2F"/>
    <w:rsid w:val="007E3AB8"/>
    <w:rsid w:val="007E4584"/>
    <w:rsid w:val="007E5451"/>
    <w:rsid w:val="007E7A49"/>
    <w:rsid w:val="007F64C1"/>
    <w:rsid w:val="00800874"/>
    <w:rsid w:val="00800CBE"/>
    <w:rsid w:val="008032FB"/>
    <w:rsid w:val="0080599C"/>
    <w:rsid w:val="008064C7"/>
    <w:rsid w:val="00817A9A"/>
    <w:rsid w:val="00820533"/>
    <w:rsid w:val="008213A8"/>
    <w:rsid w:val="00823C70"/>
    <w:rsid w:val="00823CEC"/>
    <w:rsid w:val="0082711B"/>
    <w:rsid w:val="00832958"/>
    <w:rsid w:val="00833443"/>
    <w:rsid w:val="00835AD3"/>
    <w:rsid w:val="00837B10"/>
    <w:rsid w:val="00840796"/>
    <w:rsid w:val="00841B76"/>
    <w:rsid w:val="00843C3C"/>
    <w:rsid w:val="00843D79"/>
    <w:rsid w:val="0084407C"/>
    <w:rsid w:val="00844DCD"/>
    <w:rsid w:val="00845771"/>
    <w:rsid w:val="008468E1"/>
    <w:rsid w:val="0084741E"/>
    <w:rsid w:val="008501BC"/>
    <w:rsid w:val="00851208"/>
    <w:rsid w:val="0085313E"/>
    <w:rsid w:val="00856AED"/>
    <w:rsid w:val="00860577"/>
    <w:rsid w:val="008609C1"/>
    <w:rsid w:val="00861E73"/>
    <w:rsid w:val="00864B33"/>
    <w:rsid w:val="008700E6"/>
    <w:rsid w:val="008723DF"/>
    <w:rsid w:val="008746F8"/>
    <w:rsid w:val="00876511"/>
    <w:rsid w:val="00877DFB"/>
    <w:rsid w:val="0088025E"/>
    <w:rsid w:val="008818EE"/>
    <w:rsid w:val="00883161"/>
    <w:rsid w:val="0088679D"/>
    <w:rsid w:val="00887932"/>
    <w:rsid w:val="008918E8"/>
    <w:rsid w:val="0089236E"/>
    <w:rsid w:val="00896BF7"/>
    <w:rsid w:val="00896D31"/>
    <w:rsid w:val="008976B8"/>
    <w:rsid w:val="008A4730"/>
    <w:rsid w:val="008A59F3"/>
    <w:rsid w:val="008A7374"/>
    <w:rsid w:val="008B1912"/>
    <w:rsid w:val="008B2F46"/>
    <w:rsid w:val="008B453C"/>
    <w:rsid w:val="008B652A"/>
    <w:rsid w:val="008B7372"/>
    <w:rsid w:val="008C4364"/>
    <w:rsid w:val="008C5240"/>
    <w:rsid w:val="008C5745"/>
    <w:rsid w:val="008C640B"/>
    <w:rsid w:val="008D3295"/>
    <w:rsid w:val="008E2C0B"/>
    <w:rsid w:val="008E6E61"/>
    <w:rsid w:val="008E7D44"/>
    <w:rsid w:val="008E7E99"/>
    <w:rsid w:val="008F0DEA"/>
    <w:rsid w:val="008F114B"/>
    <w:rsid w:val="008F16CB"/>
    <w:rsid w:val="008F4B7D"/>
    <w:rsid w:val="008F4EFC"/>
    <w:rsid w:val="008F5174"/>
    <w:rsid w:val="008F51DC"/>
    <w:rsid w:val="00900837"/>
    <w:rsid w:val="0090125C"/>
    <w:rsid w:val="00903115"/>
    <w:rsid w:val="00903282"/>
    <w:rsid w:val="009043A7"/>
    <w:rsid w:val="00904F4F"/>
    <w:rsid w:val="009053EF"/>
    <w:rsid w:val="00906C70"/>
    <w:rsid w:val="00910166"/>
    <w:rsid w:val="00912DAD"/>
    <w:rsid w:val="00914EBE"/>
    <w:rsid w:val="00917CE7"/>
    <w:rsid w:val="0092505F"/>
    <w:rsid w:val="009259CB"/>
    <w:rsid w:val="00931059"/>
    <w:rsid w:val="0093281D"/>
    <w:rsid w:val="00933A4B"/>
    <w:rsid w:val="00933B01"/>
    <w:rsid w:val="009343C2"/>
    <w:rsid w:val="009349EF"/>
    <w:rsid w:val="00937878"/>
    <w:rsid w:val="00937F73"/>
    <w:rsid w:val="00940012"/>
    <w:rsid w:val="00940ABF"/>
    <w:rsid w:val="009413CC"/>
    <w:rsid w:val="00942204"/>
    <w:rsid w:val="0094284D"/>
    <w:rsid w:val="009428E4"/>
    <w:rsid w:val="00943C9D"/>
    <w:rsid w:val="00943D25"/>
    <w:rsid w:val="00943EBC"/>
    <w:rsid w:val="009451F5"/>
    <w:rsid w:val="009454D6"/>
    <w:rsid w:val="00947B1C"/>
    <w:rsid w:val="00950266"/>
    <w:rsid w:val="009519EE"/>
    <w:rsid w:val="009530FD"/>
    <w:rsid w:val="009553BA"/>
    <w:rsid w:val="00955D34"/>
    <w:rsid w:val="009561D7"/>
    <w:rsid w:val="00956845"/>
    <w:rsid w:val="00957170"/>
    <w:rsid w:val="00962C43"/>
    <w:rsid w:val="009633F6"/>
    <w:rsid w:val="00966BA6"/>
    <w:rsid w:val="00966C93"/>
    <w:rsid w:val="00967CF1"/>
    <w:rsid w:val="0097075B"/>
    <w:rsid w:val="00971F11"/>
    <w:rsid w:val="00971FE1"/>
    <w:rsid w:val="0097206A"/>
    <w:rsid w:val="00973580"/>
    <w:rsid w:val="00974A74"/>
    <w:rsid w:val="009756BD"/>
    <w:rsid w:val="00975DCB"/>
    <w:rsid w:val="0097681A"/>
    <w:rsid w:val="00976AFD"/>
    <w:rsid w:val="0098244E"/>
    <w:rsid w:val="00984163"/>
    <w:rsid w:val="009922B1"/>
    <w:rsid w:val="00995463"/>
    <w:rsid w:val="00996818"/>
    <w:rsid w:val="00996E50"/>
    <w:rsid w:val="009A0833"/>
    <w:rsid w:val="009A68DB"/>
    <w:rsid w:val="009B029B"/>
    <w:rsid w:val="009B26A0"/>
    <w:rsid w:val="009B2A42"/>
    <w:rsid w:val="009B2F9B"/>
    <w:rsid w:val="009B5871"/>
    <w:rsid w:val="009B6BDC"/>
    <w:rsid w:val="009C071C"/>
    <w:rsid w:val="009C280C"/>
    <w:rsid w:val="009C2D0B"/>
    <w:rsid w:val="009C4BF1"/>
    <w:rsid w:val="009C5996"/>
    <w:rsid w:val="009C6B6A"/>
    <w:rsid w:val="009D1504"/>
    <w:rsid w:val="009D21B7"/>
    <w:rsid w:val="009D438D"/>
    <w:rsid w:val="009D534D"/>
    <w:rsid w:val="009E249F"/>
    <w:rsid w:val="009E3CAC"/>
    <w:rsid w:val="009E4363"/>
    <w:rsid w:val="009E52DE"/>
    <w:rsid w:val="009E6DDE"/>
    <w:rsid w:val="009E6FBD"/>
    <w:rsid w:val="009F1077"/>
    <w:rsid w:val="009F11C6"/>
    <w:rsid w:val="009F43B3"/>
    <w:rsid w:val="009F4CF0"/>
    <w:rsid w:val="009F5886"/>
    <w:rsid w:val="00A00C2F"/>
    <w:rsid w:val="00A01611"/>
    <w:rsid w:val="00A04926"/>
    <w:rsid w:val="00A06965"/>
    <w:rsid w:val="00A0713C"/>
    <w:rsid w:val="00A07192"/>
    <w:rsid w:val="00A10A57"/>
    <w:rsid w:val="00A11384"/>
    <w:rsid w:val="00A12550"/>
    <w:rsid w:val="00A125BC"/>
    <w:rsid w:val="00A21EB4"/>
    <w:rsid w:val="00A23919"/>
    <w:rsid w:val="00A2502B"/>
    <w:rsid w:val="00A30B22"/>
    <w:rsid w:val="00A3322B"/>
    <w:rsid w:val="00A376BB"/>
    <w:rsid w:val="00A41CFD"/>
    <w:rsid w:val="00A44558"/>
    <w:rsid w:val="00A45314"/>
    <w:rsid w:val="00A45635"/>
    <w:rsid w:val="00A50415"/>
    <w:rsid w:val="00A50A01"/>
    <w:rsid w:val="00A5238D"/>
    <w:rsid w:val="00A54233"/>
    <w:rsid w:val="00A55AEE"/>
    <w:rsid w:val="00A5699E"/>
    <w:rsid w:val="00A60474"/>
    <w:rsid w:val="00A642BF"/>
    <w:rsid w:val="00A64CDD"/>
    <w:rsid w:val="00A70C73"/>
    <w:rsid w:val="00A801E0"/>
    <w:rsid w:val="00A81684"/>
    <w:rsid w:val="00A82290"/>
    <w:rsid w:val="00A83693"/>
    <w:rsid w:val="00A84D01"/>
    <w:rsid w:val="00A857C3"/>
    <w:rsid w:val="00A90082"/>
    <w:rsid w:val="00A9026C"/>
    <w:rsid w:val="00A91065"/>
    <w:rsid w:val="00A91114"/>
    <w:rsid w:val="00A91A17"/>
    <w:rsid w:val="00AA018D"/>
    <w:rsid w:val="00AA27FA"/>
    <w:rsid w:val="00AA3CFC"/>
    <w:rsid w:val="00AA56C5"/>
    <w:rsid w:val="00AA5E51"/>
    <w:rsid w:val="00AA65CF"/>
    <w:rsid w:val="00AA6EF7"/>
    <w:rsid w:val="00AA7CEE"/>
    <w:rsid w:val="00AB56DC"/>
    <w:rsid w:val="00AB7EE1"/>
    <w:rsid w:val="00AC6B93"/>
    <w:rsid w:val="00AD2587"/>
    <w:rsid w:val="00AD3169"/>
    <w:rsid w:val="00AD565F"/>
    <w:rsid w:val="00AD56CD"/>
    <w:rsid w:val="00AE0BC0"/>
    <w:rsid w:val="00AE14BF"/>
    <w:rsid w:val="00AE1565"/>
    <w:rsid w:val="00AE3C88"/>
    <w:rsid w:val="00AE5127"/>
    <w:rsid w:val="00AE539F"/>
    <w:rsid w:val="00AE64D8"/>
    <w:rsid w:val="00AE683E"/>
    <w:rsid w:val="00AE7991"/>
    <w:rsid w:val="00AF01B4"/>
    <w:rsid w:val="00B0029F"/>
    <w:rsid w:val="00B00B79"/>
    <w:rsid w:val="00B13080"/>
    <w:rsid w:val="00B1470E"/>
    <w:rsid w:val="00B1539F"/>
    <w:rsid w:val="00B15678"/>
    <w:rsid w:val="00B21814"/>
    <w:rsid w:val="00B21F5F"/>
    <w:rsid w:val="00B228A2"/>
    <w:rsid w:val="00B23FEE"/>
    <w:rsid w:val="00B24D17"/>
    <w:rsid w:val="00B267CD"/>
    <w:rsid w:val="00B30F5A"/>
    <w:rsid w:val="00B31772"/>
    <w:rsid w:val="00B31F9F"/>
    <w:rsid w:val="00B328F9"/>
    <w:rsid w:val="00B34748"/>
    <w:rsid w:val="00B3705C"/>
    <w:rsid w:val="00B4224B"/>
    <w:rsid w:val="00B50341"/>
    <w:rsid w:val="00B51620"/>
    <w:rsid w:val="00B559AC"/>
    <w:rsid w:val="00B5672B"/>
    <w:rsid w:val="00B56AD5"/>
    <w:rsid w:val="00B56F29"/>
    <w:rsid w:val="00B57287"/>
    <w:rsid w:val="00B61243"/>
    <w:rsid w:val="00B618BA"/>
    <w:rsid w:val="00B65708"/>
    <w:rsid w:val="00B72542"/>
    <w:rsid w:val="00B739F3"/>
    <w:rsid w:val="00B73EE0"/>
    <w:rsid w:val="00B75F2C"/>
    <w:rsid w:val="00B80901"/>
    <w:rsid w:val="00B83275"/>
    <w:rsid w:val="00B838D8"/>
    <w:rsid w:val="00B84923"/>
    <w:rsid w:val="00B85868"/>
    <w:rsid w:val="00B85FBF"/>
    <w:rsid w:val="00B86329"/>
    <w:rsid w:val="00B87686"/>
    <w:rsid w:val="00B90305"/>
    <w:rsid w:val="00B9222B"/>
    <w:rsid w:val="00B925F4"/>
    <w:rsid w:val="00B93A8F"/>
    <w:rsid w:val="00B95848"/>
    <w:rsid w:val="00B96D19"/>
    <w:rsid w:val="00B971A3"/>
    <w:rsid w:val="00BA0268"/>
    <w:rsid w:val="00BA0850"/>
    <w:rsid w:val="00BA4CC2"/>
    <w:rsid w:val="00BB0633"/>
    <w:rsid w:val="00BB406C"/>
    <w:rsid w:val="00BB42F4"/>
    <w:rsid w:val="00BB4531"/>
    <w:rsid w:val="00BB5110"/>
    <w:rsid w:val="00BC03EC"/>
    <w:rsid w:val="00BC2FE2"/>
    <w:rsid w:val="00BC45B8"/>
    <w:rsid w:val="00BC68F3"/>
    <w:rsid w:val="00BD1FEA"/>
    <w:rsid w:val="00BD29CA"/>
    <w:rsid w:val="00BD5D89"/>
    <w:rsid w:val="00BE27BD"/>
    <w:rsid w:val="00BE328F"/>
    <w:rsid w:val="00BE347D"/>
    <w:rsid w:val="00BE3622"/>
    <w:rsid w:val="00BE5219"/>
    <w:rsid w:val="00BE68D5"/>
    <w:rsid w:val="00BF1CA9"/>
    <w:rsid w:val="00BF2087"/>
    <w:rsid w:val="00BF60F6"/>
    <w:rsid w:val="00C0247E"/>
    <w:rsid w:val="00C029B7"/>
    <w:rsid w:val="00C029FE"/>
    <w:rsid w:val="00C02AD4"/>
    <w:rsid w:val="00C04874"/>
    <w:rsid w:val="00C075F3"/>
    <w:rsid w:val="00C0797E"/>
    <w:rsid w:val="00C10370"/>
    <w:rsid w:val="00C149FD"/>
    <w:rsid w:val="00C15B06"/>
    <w:rsid w:val="00C16436"/>
    <w:rsid w:val="00C17410"/>
    <w:rsid w:val="00C211FE"/>
    <w:rsid w:val="00C22D7A"/>
    <w:rsid w:val="00C23DF9"/>
    <w:rsid w:val="00C2764D"/>
    <w:rsid w:val="00C335B8"/>
    <w:rsid w:val="00C35BF7"/>
    <w:rsid w:val="00C429EC"/>
    <w:rsid w:val="00C50FF7"/>
    <w:rsid w:val="00C5134F"/>
    <w:rsid w:val="00C515F8"/>
    <w:rsid w:val="00C62205"/>
    <w:rsid w:val="00C62935"/>
    <w:rsid w:val="00C64DF3"/>
    <w:rsid w:val="00C66BBC"/>
    <w:rsid w:val="00C67854"/>
    <w:rsid w:val="00C703D6"/>
    <w:rsid w:val="00C716A7"/>
    <w:rsid w:val="00C71792"/>
    <w:rsid w:val="00C727B3"/>
    <w:rsid w:val="00C73F36"/>
    <w:rsid w:val="00C75327"/>
    <w:rsid w:val="00C758EF"/>
    <w:rsid w:val="00C77124"/>
    <w:rsid w:val="00C77A85"/>
    <w:rsid w:val="00C83126"/>
    <w:rsid w:val="00C8407E"/>
    <w:rsid w:val="00C85785"/>
    <w:rsid w:val="00C85FE1"/>
    <w:rsid w:val="00C91B2B"/>
    <w:rsid w:val="00C923BE"/>
    <w:rsid w:val="00C92F66"/>
    <w:rsid w:val="00C93E83"/>
    <w:rsid w:val="00C959D8"/>
    <w:rsid w:val="00C9635C"/>
    <w:rsid w:val="00C96CE0"/>
    <w:rsid w:val="00C9743B"/>
    <w:rsid w:val="00CA5102"/>
    <w:rsid w:val="00CA6AFA"/>
    <w:rsid w:val="00CB0305"/>
    <w:rsid w:val="00CB0751"/>
    <w:rsid w:val="00CB1F7B"/>
    <w:rsid w:val="00CB2B8A"/>
    <w:rsid w:val="00CB3DEC"/>
    <w:rsid w:val="00CC04A0"/>
    <w:rsid w:val="00CC1942"/>
    <w:rsid w:val="00CC3C54"/>
    <w:rsid w:val="00CC445B"/>
    <w:rsid w:val="00CD2751"/>
    <w:rsid w:val="00CD4D82"/>
    <w:rsid w:val="00CD5791"/>
    <w:rsid w:val="00CD67C7"/>
    <w:rsid w:val="00CE266A"/>
    <w:rsid w:val="00CE2B6F"/>
    <w:rsid w:val="00CE350D"/>
    <w:rsid w:val="00CE5CC4"/>
    <w:rsid w:val="00CF4575"/>
    <w:rsid w:val="00CF6C1D"/>
    <w:rsid w:val="00CF6FE1"/>
    <w:rsid w:val="00CF7127"/>
    <w:rsid w:val="00D025B1"/>
    <w:rsid w:val="00D07742"/>
    <w:rsid w:val="00D10FA0"/>
    <w:rsid w:val="00D11E95"/>
    <w:rsid w:val="00D12C9D"/>
    <w:rsid w:val="00D12D66"/>
    <w:rsid w:val="00D12E68"/>
    <w:rsid w:val="00D13108"/>
    <w:rsid w:val="00D13151"/>
    <w:rsid w:val="00D15AD7"/>
    <w:rsid w:val="00D16285"/>
    <w:rsid w:val="00D16A3A"/>
    <w:rsid w:val="00D22705"/>
    <w:rsid w:val="00D228FF"/>
    <w:rsid w:val="00D240D7"/>
    <w:rsid w:val="00D26D9A"/>
    <w:rsid w:val="00D26DD9"/>
    <w:rsid w:val="00D274B7"/>
    <w:rsid w:val="00D27F2C"/>
    <w:rsid w:val="00D329F7"/>
    <w:rsid w:val="00D33DB0"/>
    <w:rsid w:val="00D3555E"/>
    <w:rsid w:val="00D41B19"/>
    <w:rsid w:val="00D41E25"/>
    <w:rsid w:val="00D420FB"/>
    <w:rsid w:val="00D42B09"/>
    <w:rsid w:val="00D47766"/>
    <w:rsid w:val="00D51328"/>
    <w:rsid w:val="00D537CF"/>
    <w:rsid w:val="00D603AB"/>
    <w:rsid w:val="00D6075D"/>
    <w:rsid w:val="00D60F25"/>
    <w:rsid w:val="00D63063"/>
    <w:rsid w:val="00D64F9E"/>
    <w:rsid w:val="00D670D7"/>
    <w:rsid w:val="00D67CF7"/>
    <w:rsid w:val="00D70F96"/>
    <w:rsid w:val="00D71D15"/>
    <w:rsid w:val="00D7512D"/>
    <w:rsid w:val="00D762F1"/>
    <w:rsid w:val="00D82FA8"/>
    <w:rsid w:val="00D86298"/>
    <w:rsid w:val="00D86AF4"/>
    <w:rsid w:val="00D90763"/>
    <w:rsid w:val="00D90F9A"/>
    <w:rsid w:val="00D9124D"/>
    <w:rsid w:val="00D95449"/>
    <w:rsid w:val="00D95C5A"/>
    <w:rsid w:val="00D9610F"/>
    <w:rsid w:val="00D97AEF"/>
    <w:rsid w:val="00DA0B1A"/>
    <w:rsid w:val="00DA1A11"/>
    <w:rsid w:val="00DA56AD"/>
    <w:rsid w:val="00DA63FD"/>
    <w:rsid w:val="00DB02BE"/>
    <w:rsid w:val="00DB0528"/>
    <w:rsid w:val="00DB166B"/>
    <w:rsid w:val="00DB2EB8"/>
    <w:rsid w:val="00DC1052"/>
    <w:rsid w:val="00DC6CDE"/>
    <w:rsid w:val="00DD033D"/>
    <w:rsid w:val="00DD08AC"/>
    <w:rsid w:val="00DD5FFF"/>
    <w:rsid w:val="00DD6B40"/>
    <w:rsid w:val="00DD72F2"/>
    <w:rsid w:val="00DE06CF"/>
    <w:rsid w:val="00DE28DE"/>
    <w:rsid w:val="00DE3E80"/>
    <w:rsid w:val="00DE5D4B"/>
    <w:rsid w:val="00DE5DCA"/>
    <w:rsid w:val="00DE69B6"/>
    <w:rsid w:val="00DF076C"/>
    <w:rsid w:val="00DF1F52"/>
    <w:rsid w:val="00DF4CEF"/>
    <w:rsid w:val="00DF50DD"/>
    <w:rsid w:val="00DF5BB8"/>
    <w:rsid w:val="00DF6C4D"/>
    <w:rsid w:val="00E02390"/>
    <w:rsid w:val="00E02FA9"/>
    <w:rsid w:val="00E034C1"/>
    <w:rsid w:val="00E05331"/>
    <w:rsid w:val="00E06BAF"/>
    <w:rsid w:val="00E07197"/>
    <w:rsid w:val="00E07F3B"/>
    <w:rsid w:val="00E11A8A"/>
    <w:rsid w:val="00E1343F"/>
    <w:rsid w:val="00E139EB"/>
    <w:rsid w:val="00E14E7D"/>
    <w:rsid w:val="00E154FA"/>
    <w:rsid w:val="00E15C2A"/>
    <w:rsid w:val="00E20547"/>
    <w:rsid w:val="00E209BD"/>
    <w:rsid w:val="00E21BBC"/>
    <w:rsid w:val="00E2233F"/>
    <w:rsid w:val="00E26850"/>
    <w:rsid w:val="00E27885"/>
    <w:rsid w:val="00E3008C"/>
    <w:rsid w:val="00E34F9D"/>
    <w:rsid w:val="00E37703"/>
    <w:rsid w:val="00E41859"/>
    <w:rsid w:val="00E422B2"/>
    <w:rsid w:val="00E43B9A"/>
    <w:rsid w:val="00E45B54"/>
    <w:rsid w:val="00E4675A"/>
    <w:rsid w:val="00E4677D"/>
    <w:rsid w:val="00E46AA6"/>
    <w:rsid w:val="00E5152F"/>
    <w:rsid w:val="00E530CF"/>
    <w:rsid w:val="00E54548"/>
    <w:rsid w:val="00E546C0"/>
    <w:rsid w:val="00E56500"/>
    <w:rsid w:val="00E60C83"/>
    <w:rsid w:val="00E65033"/>
    <w:rsid w:val="00E71B48"/>
    <w:rsid w:val="00E7213D"/>
    <w:rsid w:val="00E779FD"/>
    <w:rsid w:val="00E77C13"/>
    <w:rsid w:val="00E80C33"/>
    <w:rsid w:val="00E81991"/>
    <w:rsid w:val="00E81A3F"/>
    <w:rsid w:val="00E82D75"/>
    <w:rsid w:val="00E83506"/>
    <w:rsid w:val="00E835DB"/>
    <w:rsid w:val="00E8509B"/>
    <w:rsid w:val="00E85370"/>
    <w:rsid w:val="00E869AB"/>
    <w:rsid w:val="00E942DF"/>
    <w:rsid w:val="00E97122"/>
    <w:rsid w:val="00EA06B4"/>
    <w:rsid w:val="00EA0BF3"/>
    <w:rsid w:val="00EA4472"/>
    <w:rsid w:val="00EA7EEA"/>
    <w:rsid w:val="00EB09EB"/>
    <w:rsid w:val="00EB2408"/>
    <w:rsid w:val="00EB6828"/>
    <w:rsid w:val="00EC168C"/>
    <w:rsid w:val="00EC208E"/>
    <w:rsid w:val="00ED31BC"/>
    <w:rsid w:val="00ED5329"/>
    <w:rsid w:val="00ED5432"/>
    <w:rsid w:val="00ED5B7F"/>
    <w:rsid w:val="00ED7B3F"/>
    <w:rsid w:val="00EE1336"/>
    <w:rsid w:val="00EE1BD5"/>
    <w:rsid w:val="00EE681D"/>
    <w:rsid w:val="00EE7277"/>
    <w:rsid w:val="00EE7D44"/>
    <w:rsid w:val="00EF0FFF"/>
    <w:rsid w:val="00EF4071"/>
    <w:rsid w:val="00EF51A5"/>
    <w:rsid w:val="00EF6EAD"/>
    <w:rsid w:val="00EF7A27"/>
    <w:rsid w:val="00EF7D40"/>
    <w:rsid w:val="00F0167A"/>
    <w:rsid w:val="00F02AFF"/>
    <w:rsid w:val="00F02B53"/>
    <w:rsid w:val="00F03323"/>
    <w:rsid w:val="00F05D6B"/>
    <w:rsid w:val="00F06D04"/>
    <w:rsid w:val="00F07B6B"/>
    <w:rsid w:val="00F07C51"/>
    <w:rsid w:val="00F1127B"/>
    <w:rsid w:val="00F1181D"/>
    <w:rsid w:val="00F11B14"/>
    <w:rsid w:val="00F1738F"/>
    <w:rsid w:val="00F21132"/>
    <w:rsid w:val="00F2630C"/>
    <w:rsid w:val="00F26444"/>
    <w:rsid w:val="00F2682A"/>
    <w:rsid w:val="00F277FA"/>
    <w:rsid w:val="00F31682"/>
    <w:rsid w:val="00F32B01"/>
    <w:rsid w:val="00F32DA0"/>
    <w:rsid w:val="00F3324A"/>
    <w:rsid w:val="00F33F1F"/>
    <w:rsid w:val="00F420A2"/>
    <w:rsid w:val="00F429AB"/>
    <w:rsid w:val="00F44D8C"/>
    <w:rsid w:val="00F4517E"/>
    <w:rsid w:val="00F469ED"/>
    <w:rsid w:val="00F47985"/>
    <w:rsid w:val="00F5225C"/>
    <w:rsid w:val="00F54A4B"/>
    <w:rsid w:val="00F54B95"/>
    <w:rsid w:val="00F5691B"/>
    <w:rsid w:val="00F60B3C"/>
    <w:rsid w:val="00F61AAC"/>
    <w:rsid w:val="00F63332"/>
    <w:rsid w:val="00F63B00"/>
    <w:rsid w:val="00F6408D"/>
    <w:rsid w:val="00F66890"/>
    <w:rsid w:val="00F70746"/>
    <w:rsid w:val="00F707CF"/>
    <w:rsid w:val="00F70BC9"/>
    <w:rsid w:val="00F73506"/>
    <w:rsid w:val="00F73C9B"/>
    <w:rsid w:val="00F75046"/>
    <w:rsid w:val="00F77382"/>
    <w:rsid w:val="00F83012"/>
    <w:rsid w:val="00F847E5"/>
    <w:rsid w:val="00F85E27"/>
    <w:rsid w:val="00F8782B"/>
    <w:rsid w:val="00F94E93"/>
    <w:rsid w:val="00F95CAE"/>
    <w:rsid w:val="00FA36C1"/>
    <w:rsid w:val="00FA7328"/>
    <w:rsid w:val="00FB08D8"/>
    <w:rsid w:val="00FB14F6"/>
    <w:rsid w:val="00FB3B73"/>
    <w:rsid w:val="00FB4C4D"/>
    <w:rsid w:val="00FB5D93"/>
    <w:rsid w:val="00FB6C2F"/>
    <w:rsid w:val="00FB740C"/>
    <w:rsid w:val="00FC28CA"/>
    <w:rsid w:val="00FC2D5A"/>
    <w:rsid w:val="00FC34FF"/>
    <w:rsid w:val="00FC67AD"/>
    <w:rsid w:val="00FC69D1"/>
    <w:rsid w:val="00FD18B1"/>
    <w:rsid w:val="00FE10A9"/>
    <w:rsid w:val="00FE335B"/>
    <w:rsid w:val="00FE3DA5"/>
    <w:rsid w:val="00FE5A0C"/>
    <w:rsid w:val="00FE64DF"/>
    <w:rsid w:val="00FE6D6B"/>
    <w:rsid w:val="00FF157A"/>
    <w:rsid w:val="00FF16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BECF9A8"/>
  <w15:chartTrackingRefBased/>
  <w15:docId w15:val="{BE144FFE-FC6F-4ADA-8BD0-1B93690C9C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Standard">
    <w:name w:val="Normal"/>
    <w:qFormat/>
    <w:rPr>
      <w:lang w:val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8064C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3">
    <w:name w:val="heading 3"/>
    <w:basedOn w:val="Standard"/>
    <w:link w:val="berschrift3Zchn"/>
    <w:uiPriority w:val="9"/>
    <w:qFormat/>
    <w:rsid w:val="00E2233F"/>
    <w:pPr>
      <w:spacing w:before="100" w:beforeAutospacing="1" w:after="100" w:afterAutospacing="1" w:line="240" w:lineRule="auto"/>
      <w:outlineLvl w:val="2"/>
    </w:pPr>
    <w:rPr>
      <w:rFonts w:ascii="Times New Roman" w:hAnsi="Times New Roman" w:cs="Times New Roman"/>
      <w:b/>
      <w:bCs/>
      <w:sz w:val="27"/>
      <w:szCs w:val="27"/>
      <w:lang w:val="en-GB" w:eastAsia="en-GB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F07B6B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F07B6B"/>
    <w:rPr>
      <w:rFonts w:ascii="Times New Roman" w:hAnsi="Times New Roman" w:cs="Times New Roman"/>
      <w:sz w:val="18"/>
      <w:szCs w:val="18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345AE8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345AE8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345AE8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345AE8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345AE8"/>
    <w:rPr>
      <w:b/>
      <w:bCs/>
      <w:sz w:val="20"/>
      <w:szCs w:val="20"/>
    </w:rPr>
  </w:style>
  <w:style w:type="paragraph" w:styleId="berarbeitung">
    <w:name w:val="Revision"/>
    <w:hidden/>
    <w:uiPriority w:val="99"/>
    <w:semiHidden/>
    <w:rsid w:val="00345AE8"/>
    <w:pPr>
      <w:spacing w:after="0" w:line="240" w:lineRule="auto"/>
    </w:pPr>
  </w:style>
  <w:style w:type="paragraph" w:styleId="StandardWeb">
    <w:name w:val="Normal (Web)"/>
    <w:basedOn w:val="Standard"/>
    <w:uiPriority w:val="99"/>
    <w:unhideWhenUsed/>
    <w:rsid w:val="009C4BF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styleId="Hyperlink">
    <w:name w:val="Hyperlink"/>
    <w:basedOn w:val="Absatz-Standardschriftart"/>
    <w:uiPriority w:val="99"/>
    <w:unhideWhenUsed/>
    <w:rsid w:val="005755CF"/>
    <w:rPr>
      <w:color w:val="0563C1" w:themeColor="hyperlink"/>
      <w:u w:val="single"/>
    </w:rPr>
  </w:style>
  <w:style w:type="character" w:customStyle="1" w:styleId="UnresolvedMention1">
    <w:name w:val="Unresolved Mention1"/>
    <w:basedOn w:val="Absatz-Standardschriftart"/>
    <w:uiPriority w:val="99"/>
    <w:semiHidden/>
    <w:unhideWhenUsed/>
    <w:rsid w:val="005755CF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Standard"/>
    <w:link w:val="EndNoteBibliographyTitleZchn"/>
    <w:rsid w:val="00F0332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F03323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F03323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Zchn">
    <w:name w:val="EndNote Bibliography Zchn"/>
    <w:basedOn w:val="Absatz-Standardschriftart"/>
    <w:link w:val="EndNoteBibliography"/>
    <w:rsid w:val="00F03323"/>
    <w:rPr>
      <w:rFonts w:ascii="Calibri" w:hAnsi="Calibri" w:cs="Calibri"/>
      <w:noProof/>
      <w:lang w:val="en-US"/>
    </w:rPr>
  </w:style>
  <w:style w:type="character" w:customStyle="1" w:styleId="highlight">
    <w:name w:val="highlight"/>
    <w:basedOn w:val="Absatz-Standardschriftart"/>
    <w:rsid w:val="008C640B"/>
  </w:style>
  <w:style w:type="paragraph" w:styleId="Listenabsatz">
    <w:name w:val="List Paragraph"/>
    <w:basedOn w:val="Standard"/>
    <w:uiPriority w:val="34"/>
    <w:qFormat/>
    <w:rsid w:val="00F8782B"/>
    <w:pPr>
      <w:ind w:left="720"/>
      <w:contextualSpacing/>
    </w:pPr>
  </w:style>
  <w:style w:type="paragraph" w:styleId="NurText">
    <w:name w:val="Plain Text"/>
    <w:basedOn w:val="Standard"/>
    <w:link w:val="NurTextZchn"/>
    <w:rsid w:val="00F63B00"/>
    <w:pPr>
      <w:spacing w:after="0" w:line="240" w:lineRule="auto"/>
    </w:pPr>
    <w:rPr>
      <w:rFonts w:ascii="Courier New" w:eastAsia="SimSun" w:hAnsi="Courier New" w:cs="Courier New"/>
      <w:sz w:val="20"/>
      <w:szCs w:val="20"/>
      <w:lang w:eastAsia="de-DE"/>
    </w:rPr>
  </w:style>
  <w:style w:type="character" w:customStyle="1" w:styleId="NurTextZchn">
    <w:name w:val="Nur Text Zchn"/>
    <w:basedOn w:val="Absatz-Standardschriftart"/>
    <w:link w:val="NurText"/>
    <w:rsid w:val="00F63B00"/>
    <w:rPr>
      <w:rFonts w:ascii="Courier New" w:eastAsia="SimSun" w:hAnsi="Courier New" w:cs="Courier New"/>
      <w:sz w:val="20"/>
      <w:szCs w:val="20"/>
      <w:lang w:eastAsia="de-DE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E2233F"/>
    <w:rPr>
      <w:rFonts w:ascii="Times New Roman" w:hAnsi="Times New Roman" w:cs="Times New Roman"/>
      <w:b/>
      <w:bCs/>
      <w:sz w:val="27"/>
      <w:szCs w:val="27"/>
      <w:lang w:val="en-GB" w:eastAsia="en-GB"/>
    </w:rPr>
  </w:style>
  <w:style w:type="paragraph" w:styleId="Fuzeile">
    <w:name w:val="footer"/>
    <w:basedOn w:val="Standard"/>
    <w:link w:val="FuzeileZchn"/>
    <w:uiPriority w:val="99"/>
    <w:unhideWhenUsed/>
    <w:rsid w:val="001C02A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1C02AB"/>
  </w:style>
  <w:style w:type="character" w:styleId="Seitenzahl">
    <w:name w:val="page number"/>
    <w:basedOn w:val="Absatz-Standardschriftart"/>
    <w:uiPriority w:val="99"/>
    <w:semiHidden/>
    <w:unhideWhenUsed/>
    <w:rsid w:val="001C02AB"/>
  </w:style>
  <w:style w:type="paragraph" w:styleId="Kopfzeile">
    <w:name w:val="header"/>
    <w:basedOn w:val="Standard"/>
    <w:link w:val="KopfzeileZchn"/>
    <w:uiPriority w:val="99"/>
    <w:unhideWhenUsed/>
    <w:rsid w:val="001C02A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1C02AB"/>
  </w:style>
  <w:style w:type="table" w:customStyle="1" w:styleId="TableGrid3">
    <w:name w:val="Table Grid3"/>
    <w:basedOn w:val="NormaleTabelle"/>
    <w:next w:val="Tabellenraster"/>
    <w:uiPriority w:val="59"/>
    <w:rsid w:val="00061D4D"/>
    <w:pPr>
      <w:spacing w:after="0" w:line="240" w:lineRule="auto"/>
    </w:pPr>
    <w:rPr>
      <w:rFonts w:ascii="Arial" w:eastAsiaTheme="minorEastAsia" w:hAnsi="Arial" w:cs="Arial"/>
      <w:sz w:val="24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ellenraster">
    <w:name w:val="Table Grid"/>
    <w:basedOn w:val="NormaleTabelle"/>
    <w:uiPriority w:val="59"/>
    <w:rsid w:val="00061D4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lledutableau1">
    <w:name w:val="Grille du tableau1"/>
    <w:basedOn w:val="NormaleTabelle"/>
    <w:next w:val="Tabellenraster"/>
    <w:uiPriority w:val="59"/>
    <w:rsid w:val="009D1504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NichtaufgelsteErwhnung">
    <w:name w:val="Unresolved Mention"/>
    <w:basedOn w:val="Absatz-Standardschriftart"/>
    <w:uiPriority w:val="99"/>
    <w:rsid w:val="00F707CF"/>
    <w:rPr>
      <w:color w:val="808080"/>
      <w:shd w:val="clear" w:color="auto" w:fill="E6E6E6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8064C7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552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1635541">
          <w:marLeft w:val="418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97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63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3680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1008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8369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0208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6915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924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25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24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199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8230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526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00031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90408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756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82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214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99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945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955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939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18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762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126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350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492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735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554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669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347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142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987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555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417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554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491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08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013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60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976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42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342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490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76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75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7580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9552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672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418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89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775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597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9248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0373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7314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292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3555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3601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8749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7551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0542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9919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20" Type="http://schemas.microsoft.com/office/2018/08/relationships/commentsExtensible" Target="commentsExtensi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C8A3E44-6995-4309-933A-F0C7EB9F56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74</Words>
  <Characters>2992</Characters>
  <Application>Microsoft Office Word</Application>
  <DocSecurity>0</DocSecurity>
  <Lines>24</Lines>
  <Paragraphs>6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4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emmler</dc:creator>
  <cp:keywords/>
  <dc:description/>
  <cp:lastModifiedBy>Georg Semmler</cp:lastModifiedBy>
  <cp:revision>2</cp:revision>
  <dcterms:created xsi:type="dcterms:W3CDTF">2020-11-11T18:15:00Z</dcterms:created>
  <dcterms:modified xsi:type="dcterms:W3CDTF">2020-11-11T18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APERS2_INFO_01">
    <vt:lpwstr>&lt;info&gt;&lt;style id="http://www.zotero.org/styles/apa"/&gt;&lt;format class="1"/&gt;&lt;/info&gt;PAPERS2_INFO_END</vt:lpwstr>
  </property>
</Properties>
</file>